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 xml:space="preserve">Carl </w:t>
      </w:r>
      <w:proofErr w:type="spellStart"/>
      <w:r>
        <w:t>Demolder</w:t>
      </w:r>
      <w:r w:rsidR="00F14FF3" w:rsidRPr="00F14FF3">
        <w:rPr>
          <w:vertAlign w:val="superscript"/>
        </w:rPr>
        <w:t>a</w:t>
      </w:r>
      <w:proofErr w:type="spellEnd"/>
      <w:r>
        <w:t xml:space="preserve">, Alicia </w:t>
      </w:r>
      <w:proofErr w:type="spellStart"/>
      <w:r>
        <w:t>Molina</w:t>
      </w:r>
      <w:r w:rsidR="00F14FF3">
        <w:rPr>
          <w:vertAlign w:val="superscript"/>
        </w:rPr>
        <w:t>a</w:t>
      </w:r>
      <w:proofErr w:type="spellEnd"/>
      <w:r>
        <w:t xml:space="preserve">, Frank </w:t>
      </w:r>
      <w:proofErr w:type="spellStart"/>
      <w:proofErr w:type="gramStart"/>
      <w:r>
        <w:t>Hammond</w:t>
      </w:r>
      <w:r w:rsidR="00F14FF3" w:rsidRPr="00F14FF3">
        <w:rPr>
          <w:vertAlign w:val="superscript"/>
        </w:rPr>
        <w:t>d,</w:t>
      </w:r>
      <w:r w:rsidR="007315B2">
        <w:rPr>
          <w:vertAlign w:val="superscript"/>
        </w:rPr>
        <w:t>e</w:t>
      </w:r>
      <w:proofErr w:type="spellEnd"/>
      <w:proofErr w:type="gramEnd"/>
      <w:r>
        <w:t xml:space="preserve">, and </w:t>
      </w:r>
      <w:proofErr w:type="spellStart"/>
      <w:r>
        <w:t>Woon</w:t>
      </w:r>
      <w:proofErr w:type="spellEnd"/>
      <w:r>
        <w:t xml:space="preserve">-Hong </w:t>
      </w:r>
      <w:proofErr w:type="spellStart"/>
      <w:r>
        <w:t>Yeo</w:t>
      </w:r>
      <w:r w:rsidRPr="00F14FF3">
        <w:rPr>
          <w:vertAlign w:val="superscript"/>
        </w:rPr>
        <w:t>a,b,c</w:t>
      </w:r>
      <w:proofErr w:type="spellEnd"/>
      <w:r w:rsidRPr="00F14FF3">
        <w:rPr>
          <w:vertAlign w:val="superscript"/>
        </w:rPr>
        <w:t>,*</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xml:space="preserve">. A literature survey conducted by </w:t>
      </w:r>
      <w:proofErr w:type="spellStart"/>
      <w:r w:rsidR="00212528">
        <w:t>Dipietro</w:t>
      </w:r>
      <w:proofErr w:type="spellEnd"/>
      <w:r w:rsidR="00212528">
        <w:t xml:space="preserve">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 xml:space="preserve">In 2008, </w:t>
      </w:r>
      <w:proofErr w:type="spellStart"/>
      <w:r w:rsidR="00DE26D4">
        <w:t>Dipietro</w:t>
      </w:r>
      <w:proofErr w:type="spellEnd"/>
      <w:r w:rsidR="00DE26D4">
        <w:t xml:space="preserve"> created a summary table to detail the many applications for wearable sensing gloves and the rationale to use a wearable sensing glove, alternative device instead of a wearable sensing glove, and the purpose to use the wearable sensing glove. </w:t>
      </w:r>
      <w:proofErr w:type="spellStart"/>
      <w:r w:rsidR="00DE26D4">
        <w:t>Dipietro</w:t>
      </w:r>
      <w:proofErr w:type="spellEnd"/>
      <w:r w:rsidR="00DE26D4">
        <w:t xml:space="preserve"> divided the applications into two main categories: classical and recent applications. In the classical category, </w:t>
      </w:r>
      <w:proofErr w:type="spellStart"/>
      <w:r w:rsidR="00DE26D4">
        <w:t>Dipietro</w:t>
      </w:r>
      <w:proofErr w:type="spellEnd"/>
      <w:r w:rsidR="00DE26D4">
        <w:t xml:space="preserve"> choose to select the following applications: design and manufacturing, information visualization, robotics, arts and entertainment, and sign language recognition. </w:t>
      </w:r>
      <w:proofErr w:type="spellStart"/>
      <w:r w:rsidR="00DE26D4">
        <w:t>Dipietro</w:t>
      </w:r>
      <w:proofErr w:type="spellEnd"/>
      <w:r w:rsidR="00DE26D4">
        <w:t xml:space="preserve">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w:t>
      </w:r>
      <w:proofErr w:type="spellStart"/>
      <w:r w:rsidR="003E129E">
        <w:t>Noitom</w:t>
      </w:r>
      <w:proofErr w:type="spellEnd"/>
      <w:r w:rsidR="003E129E">
        <w:t xml:space="preserve">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w:t>
      </w:r>
      <w:proofErr w:type="spellStart"/>
      <w:r w:rsidR="003E129E" w:rsidRPr="003E129E">
        <w:t>ProGlove</w:t>
      </w:r>
      <w:proofErr w:type="spellEnd"/>
      <w:r w:rsidR="003E129E" w:rsidRPr="003E129E">
        <w:t xml:space="preser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xml:space="preserve">, and the </w:t>
      </w:r>
      <w:proofErr w:type="spellStart"/>
      <w:r w:rsidR="00CA484D">
        <w:t>SenseGlove</w:t>
      </w:r>
      <w:proofErr w:type="spellEnd"/>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w:t>
      </w:r>
      <w:proofErr w:type="spellStart"/>
      <w:r w:rsidR="00D05633">
        <w:t>SensPro</w:t>
      </w:r>
      <w:proofErr w:type="spellEnd"/>
      <w:r w:rsidR="00D05633">
        <w:t xml:space="preserve"> 8108 by </w:t>
      </w:r>
      <w:proofErr w:type="spellStart"/>
      <w:r w:rsidR="00D05633">
        <w:t>Holik</w:t>
      </w:r>
      <w:proofErr w:type="spellEnd"/>
      <w:r w:rsidR="00D05633">
        <w:t xml:space="preserve">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w:t>
      </w:r>
      <w:proofErr w:type="spellStart"/>
      <w:r w:rsidR="001A78BE">
        <w:t>Pliance</w:t>
      </w:r>
      <w:proofErr w:type="spellEnd"/>
      <w:r w:rsidR="001A78BE">
        <w:t xml:space="preserv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w:t>
      </w:r>
      <w:proofErr w:type="spellStart"/>
      <w:r w:rsidR="000E52AF">
        <w:t>TactileGlove</w:t>
      </w:r>
      <w:proofErr w:type="spellEnd"/>
      <w:r w:rsidR="000E52AF">
        <w:t xml:space="preser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01BD8195" w:rsidR="00635637" w:rsidRDefault="005A3932" w:rsidP="00F14FF3">
      <w:pPr>
        <w:spacing w:after="0" w:line="240" w:lineRule="auto"/>
        <w:contextualSpacing/>
      </w:pPr>
      <w:r>
        <w:t xml:space="preserve">The VMG 8 by </w:t>
      </w:r>
      <w:proofErr w:type="spellStart"/>
      <w:r>
        <w:t>VRealities</w:t>
      </w:r>
      <w:proofErr w:type="spellEnd"/>
      <w:r>
        <w:t xml:space="preserve"> LLC uses 1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w:t>
      </w:r>
      <w:proofErr w:type="spellStart"/>
      <w:r w:rsidR="008915B0">
        <w:t>MoCap</w:t>
      </w:r>
      <w:proofErr w:type="spellEnd"/>
      <w:r w:rsidR="008915B0">
        <w:t xml:space="preserve"> Pro by </w:t>
      </w:r>
      <w:proofErr w:type="spellStart"/>
      <w:r w:rsidR="008915B0">
        <w:t>StretchSense</w:t>
      </w:r>
      <w:proofErr w:type="spellEnd"/>
      <w:r w:rsidR="008915B0">
        <w:t xml:space="preserv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w:t>
      </w:r>
      <w:proofErr w:type="spellStart"/>
      <w:r w:rsidR="00283FDC">
        <w:t>Anthrotronix</w:t>
      </w:r>
      <w:proofErr w:type="spellEnd"/>
      <w:r w:rsidR="00283FDC">
        <w:t xml:space="preserve">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w:t>
      </w:r>
      <w:proofErr w:type="spellStart"/>
      <w:r w:rsidR="00283FDC">
        <w:t>Flexpoint</w:t>
      </w:r>
      <w:proofErr w:type="spellEnd"/>
      <w:r w:rsidR="00283FDC">
        <w:t xml:space="preserve"> </w:t>
      </w:r>
      <w:r w:rsidR="00F46DB4">
        <w:t xml:space="preserve">USB Glove Kit by </w:t>
      </w:r>
      <w:proofErr w:type="spellStart"/>
      <w:r w:rsidR="00F46DB4">
        <w:t>Flexpoint</w:t>
      </w:r>
      <w:proofErr w:type="spellEnd"/>
      <w:r w:rsidR="00F46DB4">
        <w:t xml:space="preserve">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The </w:t>
      </w:r>
      <w:proofErr w:type="spellStart"/>
      <w:r w:rsidR="009B2153">
        <w:t>CaptoGlove</w:t>
      </w:r>
      <w:proofErr w:type="spellEnd"/>
      <w:r w:rsidR="009B2153">
        <w:t xml:space="preserve"> by </w:t>
      </w:r>
      <w:proofErr w:type="spellStart"/>
      <w:r w:rsidR="009B2153">
        <w:t>CaptoGlove</w:t>
      </w:r>
      <w:proofErr w:type="spellEnd"/>
      <w:r w:rsidR="009B2153">
        <w:t xml:space="preser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w:t>
      </w:r>
      <w:proofErr w:type="spellStart"/>
      <w:r w:rsidR="0070279B">
        <w:t>Neofect</w:t>
      </w:r>
      <w:proofErr w:type="spellEnd"/>
      <w:r w:rsidR="0070279B">
        <w:t xml:space="preserve">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w:t>
      </w:r>
      <w:proofErr w:type="spellStart"/>
      <w:r w:rsidR="0070279B">
        <w:t>BeBop</w:t>
      </w:r>
      <w:proofErr w:type="spellEnd"/>
      <w:r w:rsidR="0070279B">
        <w:t xml:space="preserve"> Forte Data Glove by </w:t>
      </w:r>
      <w:proofErr w:type="spellStart"/>
      <w:r w:rsidR="0070279B">
        <w:t>BeBop</w:t>
      </w:r>
      <w:proofErr w:type="spellEnd"/>
      <w:r w:rsidR="0070279B">
        <w:t xml:space="preserve">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 xml:space="preserve">The </w:t>
      </w:r>
      <w:proofErr w:type="spellStart"/>
      <w:r w:rsidR="00D05633">
        <w:t>Mimu</w:t>
      </w:r>
      <w:proofErr w:type="spellEnd"/>
      <w:r w:rsidR="00D05633">
        <w:t xml:space="preserve">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w:t>
      </w:r>
      <w:proofErr w:type="spellStart"/>
      <w:r w:rsidR="007234A4">
        <w:t>Instructables</w:t>
      </w:r>
      <w:proofErr w:type="spellEnd"/>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w:t>
      </w:r>
      <w:proofErr w:type="spellStart"/>
      <w:r w:rsidR="006D4CC8">
        <w:t>velostat</w:t>
      </w:r>
      <w:proofErr w:type="spellEnd"/>
      <w:r w:rsidR="006D4CC8">
        <w:t xml:space="preserve">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xml:space="preserve">. Rachel Freire decided to expand on this technology by integrating a </w:t>
      </w:r>
      <w:proofErr w:type="spellStart"/>
      <w:r w:rsidR="007234A4">
        <w:t>Vive</w:t>
      </w:r>
      <w:proofErr w:type="spellEnd"/>
      <w:r w:rsidR="007234A4">
        <w:t xml:space="preser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proofErr w:type="spellStart"/>
      <w:r>
        <w:t>Plusea</w:t>
      </w:r>
      <w:proofErr w:type="spellEnd"/>
      <w:r w:rsidR="00263035">
        <w:t>’</w:t>
      </w:r>
      <w:r>
        <w:t xml:space="preserve"> on </w:t>
      </w:r>
      <w:proofErr w:type="spellStart"/>
      <w:r>
        <w:t>Instructables</w:t>
      </w:r>
      <w:proofErr w:type="spellEnd"/>
      <w:r>
        <w:t xml:space="preserve">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 xml:space="preserve">using piezoresistive </w:t>
      </w:r>
      <w:proofErr w:type="spellStart"/>
      <w:r>
        <w:t>Eeonyx</w:t>
      </w:r>
      <w:proofErr w:type="spellEnd"/>
      <w:r>
        <w:t xml:space="preserve">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w:t>
      </w:r>
      <w:proofErr w:type="spellStart"/>
      <w:r w:rsidR="00733661">
        <w:t>Instructables</w:t>
      </w:r>
      <w:proofErr w:type="spellEnd"/>
      <w:r w:rsidR="00733661">
        <w:t xml:space="preserve">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User ‘</w:t>
      </w:r>
      <w:proofErr w:type="spellStart"/>
      <w:r>
        <w:t>emcnany</w:t>
      </w:r>
      <w:proofErr w:type="spellEnd"/>
      <w:r>
        <w:t xml:space="preserve">’ on </w:t>
      </w:r>
      <w:proofErr w:type="spellStart"/>
      <w:r>
        <w:t>Instructables</w:t>
      </w:r>
      <w:proofErr w:type="spellEnd"/>
      <w:r>
        <w:t xml:space="preserve">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w:t>
      </w:r>
      <w:proofErr w:type="spellStart"/>
      <w:r w:rsidR="002A6BE3">
        <w:t>Instructables</w:t>
      </w:r>
      <w:proofErr w:type="spellEnd"/>
      <w:r w:rsidR="002A6BE3">
        <w:t xml:space="preserve">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45C8311F" w14:textId="77777777" w:rsidR="00A72A3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rsidRPr="003D585B">
        <w:rPr>
          <w:b/>
          <w:bCs/>
        </w:rPr>
        <w:t>Fig. 2J</w:t>
      </w:r>
      <w:r w:rsidR="00B05E26">
        <w:t xml:space="preserve">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3D585B">
        <w:t xml:space="preserve">The advances in artificial skin are documents in a literature review conducted by </w:t>
      </w:r>
      <w:proofErr w:type="spellStart"/>
      <w:r w:rsidR="003D585B">
        <w:t>Chortos</w:t>
      </w:r>
      <w:proofErr w:type="spellEnd"/>
      <w:r w:rsidR="003D585B">
        <w:t xml:space="preserve"> in 2016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3D585B">
        <w:t xml:space="preserve">. In this literature review, the author details the new materials and fabrication strategies that are being developed to make multifunctional </w:t>
      </w:r>
      <w:proofErr w:type="spellStart"/>
      <w:r w:rsidR="003D585B">
        <w:t>skintronics</w:t>
      </w:r>
      <w:proofErr w:type="spellEnd"/>
      <w:r w:rsidR="003D585B">
        <w:t xml:space="preserve"> (skin-like electronics). </w:t>
      </w:r>
      <w:r w:rsidR="00A227BB">
        <w:t xml:space="preserve">The combination of pressure, temperature, and strain </w:t>
      </w:r>
      <w:r w:rsidR="003D585B">
        <w:t xml:space="preserve">sensors </w:t>
      </w:r>
      <w:r w:rsidR="0039552C">
        <w:t xml:space="preserve">in a single membrane provides the ultimate wearable sensing glove. </w:t>
      </w:r>
      <w:r w:rsidR="0006502E">
        <w:t>However, the current limitation of these sensors is the sense complex stimuli such as surface textures and object shape. A large number of receptors are necessary</w:t>
      </w:r>
      <w:r w:rsidR="00F503A6">
        <w:t xml:space="preserve"> to provide a more natural feel for prosthetics</w:t>
      </w:r>
      <w:r w:rsidR="0006502E">
        <w:t xml:space="preserve"> </w:t>
      </w:r>
      <w:r w:rsidR="0006502E">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6502E">
        <w:fldChar w:fldCharType="separate"/>
      </w:r>
      <w:r w:rsidR="0006502E">
        <w:rPr>
          <w:noProof/>
        </w:rPr>
        <w:t>(Chortos et al. 2016)</w:t>
      </w:r>
      <w:r w:rsidR="0006502E">
        <w:fldChar w:fldCharType="end"/>
      </w:r>
      <w:r w:rsidR="0006502E">
        <w:t xml:space="preserve">. </w:t>
      </w:r>
      <w:r w:rsidR="00757446">
        <w:t xml:space="preserve">Another literature review was conducted in 2020 that provides another in depth review of skin-inspired multifunctionality at the prosthetic level using flexible electronics and mechanical compliant biometric sensing platforms. Additionally, this review going into depth about implantable electrodes to connect with exposed neurons. This a great supplementary resource to see where the future of artificial skin can be used to interact with prosthetic devices </w:t>
      </w:r>
      <w:r w:rsidR="00757446">
        <w:fldChar w:fldCharType="begin"/>
      </w:r>
      <w:r w:rsidR="007F6F05">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757446">
        <w:fldChar w:fldCharType="separate"/>
      </w:r>
      <w:r w:rsidR="00757446">
        <w:rPr>
          <w:noProof/>
        </w:rPr>
        <w:t>(Li et al. 2020a)</w:t>
      </w:r>
      <w:r w:rsidR="00757446">
        <w:fldChar w:fldCharType="end"/>
      </w:r>
      <w:r w:rsidR="00757446">
        <w:t xml:space="preserve">. </w:t>
      </w:r>
      <w:r w:rsidR="0006502E">
        <w:t xml:space="preserve">The </w:t>
      </w:r>
      <w:r w:rsidR="00A227BB">
        <w:t>combines all three major sensing nodes into one glove system.</w:t>
      </w:r>
      <w:r w:rsidR="00A72A35">
        <w:t xml:space="preserve"> </w:t>
      </w:r>
    </w:p>
    <w:p w14:paraId="2DE39BA7" w14:textId="26E61B39" w:rsidR="00A72A35" w:rsidRDefault="00A72A35" w:rsidP="00F14FF3">
      <w:pPr>
        <w:spacing w:after="0" w:line="240" w:lineRule="auto"/>
        <w:contextualSpacing/>
      </w:pPr>
    </w:p>
    <w:p w14:paraId="64AF132D" w14:textId="62EECC2C" w:rsidR="00CC1011" w:rsidRDefault="00CC1011" w:rsidP="00F14FF3">
      <w:pPr>
        <w:spacing w:after="0" w:line="240" w:lineRule="auto"/>
        <w:contextualSpacing/>
      </w:pPr>
      <w:r>
        <w:t xml:space="preserve">Another literature review was conduct in 2017 to present the historical development of hand </w:t>
      </w:r>
      <w:r w:rsidR="00B02CBF">
        <w:t>gesture</w:t>
      </w:r>
      <w:r>
        <w:t xml:space="preserve"> </w:t>
      </w:r>
      <w:r w:rsidR="00B02CBF">
        <w:t xml:space="preserve">recognition using glove-based control interfaces for computer control </w:t>
      </w:r>
      <w:r w:rsidR="00B02CBF">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B02CBF">
        <w:fldChar w:fldCharType="separate"/>
      </w:r>
      <w:r w:rsidR="00B02CBF">
        <w:rPr>
          <w:noProof/>
        </w:rPr>
        <w:t>(Premaratne 2017)</w:t>
      </w:r>
      <w:r w:rsidR="00B02CBF">
        <w:fldChar w:fldCharType="end"/>
      </w:r>
      <w:r w:rsidR="00B02CBF">
        <w:t>.</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298BDEBA" w:rsidR="00A32540" w:rsidRDefault="00FB7CE2" w:rsidP="00F14FF3">
      <w:pPr>
        <w:spacing w:after="0" w:line="240" w:lineRule="auto"/>
        <w:contextualSpacing/>
      </w:pPr>
      <w:r>
        <w:t xml:space="preserve">A strain sensor was composed from fragmentized graphene foam. This strain sensor </w:t>
      </w:r>
      <w:r w:rsidR="007F6F05">
        <w:t xml:space="preserve">is manufactured from a composite of fragmentized graphene foam (FGF) and polydimethylsiloxane (PDMS). The graphene foam is disintegrated into 200-300 um sized fragments. It shows a high </w:t>
      </w:r>
      <w:r w:rsidR="007F6F05">
        <w:lastRenderedPageBreak/>
        <w:t xml:space="preserve">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p>
    <w:p w14:paraId="75EC445B" w14:textId="04075F82" w:rsidR="00CE4E00" w:rsidRDefault="00CE4E00" w:rsidP="00F14FF3">
      <w:pPr>
        <w:spacing w:after="0" w:line="240" w:lineRule="auto"/>
        <w:contextualSpacing/>
      </w:pPr>
    </w:p>
    <w:p w14:paraId="29E7A8DD" w14:textId="5F6C80C1" w:rsidR="00CE4E00" w:rsidRDefault="00CE4E00" w:rsidP="00F14FF3">
      <w:pPr>
        <w:spacing w:after="0" w:line="240" w:lineRule="auto"/>
        <w:contextualSpacing/>
      </w:pPr>
      <w:r>
        <w:t xml:space="preserve">A </w:t>
      </w:r>
      <w:r w:rsidR="007C0DED">
        <w:t xml:space="preserve">highly flexible, stretchable, and sensitive </w:t>
      </w:r>
      <w:r>
        <w:t>strain sensor</w:t>
      </w:r>
      <w:r w:rsidR="007C0DED">
        <w:t xml:space="preserve"> based on the nanocomposite of silver nanowire (</w:t>
      </w:r>
      <w:proofErr w:type="spellStart"/>
      <w:r w:rsidR="007C0DED">
        <w:t>AgNW</w:t>
      </w:r>
      <w:proofErr w:type="spellEnd"/>
      <w:r w:rsidR="007C0DED">
        <w:t xml:space="preserve">)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080C92">
        <w:fldChar w:fldCharType="begin"/>
      </w:r>
      <w:r w:rsidR="00080C92">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080C92">
        <w:fldChar w:fldCharType="separate"/>
      </w:r>
      <w:r w:rsidR="00080C92">
        <w:rPr>
          <w:noProof/>
        </w:rPr>
        <w:t>(Jeong et al. 2015)</w:t>
      </w:r>
      <w:r w:rsidR="00080C92">
        <w:fldChar w:fldCharType="end"/>
      </w:r>
      <w:r w:rsidR="00080C92">
        <w:t>.</w:t>
      </w:r>
    </w:p>
    <w:p w14:paraId="609464D2" w14:textId="37ECBE08" w:rsidR="00B02CBF" w:rsidRDefault="00B02CBF" w:rsidP="00F14FF3">
      <w:pPr>
        <w:spacing w:after="0" w:line="240" w:lineRule="auto"/>
        <w:contextualSpacing/>
      </w:pPr>
    </w:p>
    <w:p w14:paraId="10430869" w14:textId="5FFC2D85" w:rsidR="00B02CBF" w:rsidRDefault="00B02CBF" w:rsidP="00F14FF3">
      <w:pPr>
        <w:spacing w:after="0" w:line="240" w:lineRule="auto"/>
        <w:contextualSpacing/>
      </w:pPr>
      <w:r>
        <w:t xml:space="preserve">A glove capable of wirelessly translating the American Sign Language (ASL) into text displayable on a computer of smartphone. A strain sensor is placed on the </w:t>
      </w:r>
      <w:proofErr w:type="spellStart"/>
      <w:r>
        <w:t>knucles</w:t>
      </w:r>
      <w:proofErr w:type="spellEnd"/>
      <w:r>
        <w:t xml:space="preserve"> of each finger (two strain sensors per finger, 1 strain sensor for the thumb). These strain sensors are made from </w:t>
      </w:r>
      <w:proofErr w:type="spellStart"/>
      <w:r>
        <w:t>from</w:t>
      </w:r>
      <w:proofErr w:type="spellEnd"/>
      <w:r>
        <w:t xml:space="preserve"> carbon paint on PDMS material with a PU encasement. Copper tape is attached to the PDMS and conductive thread is used to attach the strain sensor to the circuit elements. The entire system was constructed with less than $100 and did not require access to a cleanroom for completion </w:t>
      </w:r>
      <w:r>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fldChar w:fldCharType="separate"/>
      </w:r>
      <w:r>
        <w:rPr>
          <w:noProof/>
        </w:rPr>
        <w:t>(Premaratne 2017)</w:t>
      </w:r>
      <w:r>
        <w:fldChar w:fldCharType="end"/>
      </w:r>
      <w:r>
        <w:t xml:space="preserve">.  </w:t>
      </w:r>
    </w:p>
    <w:p w14:paraId="2273E543" w14:textId="77777777" w:rsidR="00635637" w:rsidRDefault="00635637"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462D84D" w:rsidR="00A32540" w:rsidRDefault="00F503A6" w:rsidP="00F14FF3">
      <w:pPr>
        <w:spacing w:after="0" w:line="240" w:lineRule="auto"/>
        <w:contextualSpacing/>
      </w:pPr>
      <w:r>
        <w:t xml:space="preserve">A robotic hand is equipped with artificial ridged skin over top of a </w:t>
      </w:r>
      <w:r w:rsidR="000F7894">
        <w:t xml:space="preserve">resistance </w:t>
      </w:r>
      <w:r>
        <w:t>pressure sensor</w:t>
      </w:r>
      <w:r w:rsidR="000F7894">
        <w:t xml:space="preserve"> was used to detect slip. The geometry of the silicone ridges </w:t>
      </w:r>
      <w:r w:rsidR="004E086E">
        <w:t xml:space="preserve">that is placed on top of pressure sensor allows one to detect slippage and to quantify the slippage speed. This information can be relayed back to the user as a form of tactile feedback information </w:t>
      </w:r>
      <w:r w:rsidR="004E086E">
        <w:fldChar w:fldCharType="begin"/>
      </w:r>
      <w:r w:rsidR="00757446">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4E086E">
        <w:fldChar w:fldCharType="separate"/>
      </w:r>
      <w:r w:rsidR="004E086E">
        <w:rPr>
          <w:noProof/>
        </w:rPr>
        <w:t>(Damian et al. 2010)</w:t>
      </w:r>
      <w:r w:rsidR="004E086E">
        <w:fldChar w:fldCharType="end"/>
      </w:r>
      <w:r w:rsidR="004E086E">
        <w:t>.</w:t>
      </w:r>
    </w:p>
    <w:p w14:paraId="3F10E853" w14:textId="06AD96A4" w:rsidR="00E93CE5" w:rsidRDefault="00E93CE5" w:rsidP="00F14FF3">
      <w:pPr>
        <w:spacing w:after="0" w:line="240" w:lineRule="auto"/>
        <w:contextualSpacing/>
      </w:pPr>
    </w:p>
    <w:p w14:paraId="4C78C6ED" w14:textId="5D0A6C8C" w:rsidR="00E93CE5" w:rsidRDefault="00E93CE5" w:rsidP="00F14FF3">
      <w:pPr>
        <w:spacing w:after="0" w:line="240" w:lineRule="auto"/>
        <w:contextualSpacing/>
      </w:pPr>
      <w:r>
        <w:t>Pressure is detect</w:t>
      </w:r>
      <w:r w:rsidR="005F3A46">
        <w:t>ed using fluidic pressure changes in fibrous flexible tubes. These flexible tubes are sewn throughout the gloves</w:t>
      </w:r>
      <w:r w:rsidR="002F4D36">
        <w:t xml:space="preserve"> and a tube is used per finger and one is used for the palm. T</w:t>
      </w:r>
      <w:r w:rsidR="005F3A46">
        <w:t>hrough the use of pressure transducers, the pressure change is</w:t>
      </w:r>
      <w:r w:rsidR="002F4D36">
        <w:t xml:space="preserve"> measured and 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p>
    <w:p w14:paraId="73F32826" w14:textId="52582C38" w:rsidR="00603811" w:rsidRDefault="00603811" w:rsidP="00F14FF3">
      <w:pPr>
        <w:spacing w:after="0" w:line="240" w:lineRule="auto"/>
        <w:contextualSpacing/>
      </w:pPr>
    </w:p>
    <w:p w14:paraId="374C2897" w14:textId="1208CF22" w:rsidR="00603811" w:rsidRDefault="00603811" w:rsidP="00603811">
      <w:pPr>
        <w:spacing w:after="0" w:line="240" w:lineRule="auto"/>
        <w:contextualSpacing/>
      </w:pPr>
      <w:r>
        <w:t xml:space="preserve">Another example of artificial skin integrating strain and pressure sensors is conducted by </w:t>
      </w:r>
      <w:proofErr w:type="spellStart"/>
      <w:r>
        <w:t>sputterin</w:t>
      </w:r>
      <w:proofErr w:type="spellEnd"/>
      <w:r>
        <w:t xml:space="preserve"> an Ag thin film on a PET frame to form Ag serpentine-shaped electrode frame. This sandwich structure consists of Ag/PET/PDMS films encapsulated </w:t>
      </w:r>
      <w:proofErr w:type="spellStart"/>
      <w:r>
        <w:t>Ecoflex</w:t>
      </w:r>
      <w:proofErr w:type="spellEnd"/>
      <w:r>
        <w:t xml:space="preserve"> material. The pressure sensor compresses the PDMS material which causes a change in capacitance. It has a pressure sensitivity value of 1.45 MPa</w:t>
      </w:r>
      <w:r>
        <w:rPr>
          <w:vertAlign w:val="superscript"/>
        </w:rPr>
        <w:t>-1</w:t>
      </w:r>
      <w:r>
        <w:t xml:space="preserve"> and it has the ability to stretch up to 70% </w:t>
      </w:r>
      <w:r>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fldChar w:fldCharType="separate"/>
      </w:r>
      <w:r>
        <w:rPr>
          <w:noProof/>
        </w:rPr>
        <w:t>(Zhao et al. 2015)</w:t>
      </w:r>
      <w:r>
        <w:fldChar w:fldCharType="end"/>
      </w:r>
      <w:r>
        <w:t>.</w:t>
      </w:r>
    </w:p>
    <w:p w14:paraId="1BA54846" w14:textId="77777777" w:rsidR="00603811" w:rsidRDefault="00603811" w:rsidP="00F14FF3">
      <w:pPr>
        <w:spacing w:after="0" w:line="240" w:lineRule="auto"/>
        <w:contextualSpacing/>
      </w:pPr>
    </w:p>
    <w:p w14:paraId="71B7B680" w14:textId="77777777" w:rsidR="00635637" w:rsidRDefault="00635637"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5A907318" w:rsidR="00A32540" w:rsidRDefault="00E93CE5" w:rsidP="00F14FF3">
      <w:pPr>
        <w:spacing w:after="0" w:line="240" w:lineRule="auto"/>
        <w:contextualSpacing/>
      </w:pPr>
      <w:r>
        <w:t xml:space="preserve">A fully soft, wearable glove </w:t>
      </w:r>
      <w:r w:rsidR="002F4D36">
        <w:t>uses an OTS temperature sensor, LM35 temperature sensor by Texas Instruments,</w:t>
      </w:r>
      <w:r>
        <w:t xml:space="preserve"> which is</w:t>
      </w:r>
      <w:r w:rsidR="002F4D36">
        <w:t xml:space="preserve"> used for</w:t>
      </w:r>
      <w:r>
        <w:t xml:space="preserve"> environment sensing</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p>
    <w:p w14:paraId="7E00C276" w14:textId="6CD2563C" w:rsidR="00581989" w:rsidRDefault="00581989" w:rsidP="00F14FF3">
      <w:pPr>
        <w:spacing w:after="0" w:line="240" w:lineRule="auto"/>
        <w:contextualSpacing/>
      </w:pPr>
    </w:p>
    <w:p w14:paraId="5C432FB6" w14:textId="22401D05" w:rsidR="00B02CBF" w:rsidRDefault="00B02CBF" w:rsidP="00F14FF3">
      <w:pPr>
        <w:spacing w:after="0" w:line="240" w:lineRule="auto"/>
        <w:contextualSpacing/>
      </w:pPr>
      <w:r>
        <w:t xml:space="preserve">The e-glove system was </w:t>
      </w:r>
      <w:r w:rsidR="009B41C2">
        <w:t xml:space="preserve">built </w:t>
      </w:r>
      <w:proofErr w:type="gramStart"/>
      <w:r w:rsidR="009B41C2">
        <w:t>off of</w:t>
      </w:r>
      <w:proofErr w:type="gramEnd"/>
      <w:r w:rsidR="009B41C2">
        <w:t xml:space="preserve"> a commercial stretchable nitrile glove by applying epoxy on the surface to provide adhesive support. </w:t>
      </w:r>
      <w:proofErr w:type="gramStart"/>
      <w:r w:rsidR="009B41C2">
        <w:t>An</w:t>
      </w:r>
      <w:proofErr w:type="gramEnd"/>
      <w:r w:rsidR="009B41C2">
        <w:t xml:space="preserve"> conductive </w:t>
      </w:r>
      <w:proofErr w:type="spellStart"/>
      <w:r w:rsidR="009B41C2">
        <w:t>AgNW</w:t>
      </w:r>
      <w:proofErr w:type="spellEnd"/>
      <w:r w:rsidR="009B41C2">
        <w:t xml:space="preserve"> ink was screen-printed onto the surface of the glove to act as the interconnects between the sensors and the testing elements. The </w:t>
      </w:r>
      <w:r w:rsidR="009B41C2">
        <w:lastRenderedPageBreak/>
        <w:t xml:space="preserve">temperature sensors are made of Au (100 nm thick_ and filamentary serpentine </w:t>
      </w:r>
      <w:proofErr w:type="spellStart"/>
      <w:r w:rsidR="009B41C2">
        <w:t>interconenctors</w:t>
      </w:r>
      <w:proofErr w:type="spellEnd"/>
      <w:r w:rsidR="009B41C2">
        <w:t xml:space="preserve"> (Au, 300 nm thick) ADD MORE TO THIS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p>
    <w:p w14:paraId="08D1B2AE" w14:textId="77777777" w:rsidR="00B02CBF" w:rsidRDefault="00B02CBF"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 xml:space="preserve">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able to achieve this naturally, a sense-less or artificial limb lacks the ability to adjust to its environment as needed. If the object being grasped requires an unexpected force, a hand unable to sense would likely drop the object as it </w:t>
      </w:r>
      <w:proofErr w:type="gramStart"/>
      <w:r>
        <w:t>wouldn’t</w:t>
      </w:r>
      <w:proofErr w:type="gramEnd"/>
      <w:r>
        <w:t xml:space="preserve">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 xml:space="preserve">Efforts to tackle this issue include the development of wearable sensory feedback devices which display sensory data </w:t>
      </w:r>
      <w:proofErr w:type="spellStart"/>
      <w:r>
        <w:t>cutaneously</w:t>
      </w:r>
      <w:proofErr w:type="spellEnd"/>
      <w:r>
        <w:t xml:space="preserve"> on a part of the body that </w:t>
      </w:r>
      <w:proofErr w:type="gramStart"/>
      <w:r>
        <w:t>is able to</w:t>
      </w:r>
      <w:proofErr w:type="gramEnd"/>
      <w:r>
        <w:t xml:space="preserve"> sense. The feasibility of such a device has been widely researched throughout the years. Furthermore, these sensory </w:t>
      </w:r>
      <w:r>
        <w:lastRenderedPageBreak/>
        <w:t>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 xml:space="preserve">Determining an appropriate feedback method is crucial to the success of the feedback device. Sensory feedback modes are divided into 3 categories, listed from most artificial to most authentic: substitution, modality matched, and </w:t>
      </w:r>
      <w:proofErr w:type="spellStart"/>
      <w:r w:rsidRPr="002E63A8">
        <w:t>somatotopically</w:t>
      </w:r>
      <w:proofErr w:type="spellEnd"/>
      <w:r w:rsidRPr="002E63A8">
        <w:t xml:space="preserve"> matched feedback. Substitution feedback </w:t>
      </w:r>
      <w:proofErr w:type="gramStart"/>
      <w:r w:rsidRPr="002E63A8">
        <w:t>doesn’t</w:t>
      </w:r>
      <w:proofErr w:type="gramEnd"/>
      <w:r w:rsidRPr="002E63A8">
        <w:t xml:space="preserve"> match the modality of stimulus. This category includes vibrational and electro tactile feedback. Modality matched feedback is congruent to external stimulus. This category includes </w:t>
      </w:r>
      <w:proofErr w:type="spellStart"/>
      <w:r w:rsidRPr="002E63A8">
        <w:t>mechanotactile</w:t>
      </w:r>
      <w:proofErr w:type="spellEnd"/>
      <w:r w:rsidRPr="002E63A8">
        <w:t xml:space="preserve"> feedback, or pressure. </w:t>
      </w:r>
      <w:proofErr w:type="spellStart"/>
      <w:r w:rsidRPr="002E63A8">
        <w:t>Somatotopically</w:t>
      </w:r>
      <w:proofErr w:type="spellEnd"/>
      <w:r w:rsidRPr="002E63A8">
        <w:t xml:space="preserve">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w:t>
      </w:r>
      <w:proofErr w:type="gramStart"/>
      <w:r w:rsidRPr="002E63A8">
        <w:t>transition</w:t>
      </w:r>
      <w:proofErr w:type="gramEnd"/>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 xml:space="preserve">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w:t>
      </w:r>
      <w:proofErr w:type="spellStart"/>
      <w:r w:rsidRPr="002E63A8">
        <w:t>electrotactile</w:t>
      </w:r>
      <w:proofErr w:type="spellEnd"/>
      <w:r w:rsidRPr="002E63A8">
        <w:t xml:space="preserv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w:t>
      </w:r>
      <w:r>
        <w:lastRenderedPageBreak/>
        <w:t xml:space="preserve">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 xml:space="preserve">Vibrotactile feedback is also widely used for corrective feedback. Redd et al. used a smartphone application to provide vibratory feedback to correct gait issues [5]. While Lieberman et al. developed a sleeved </w:t>
      </w:r>
      <w:proofErr w:type="gramStart"/>
      <w:r>
        <w:t>vest</w:t>
      </w:r>
      <w:proofErr w:type="gramEnd"/>
      <w:r>
        <w:t xml:space="preserve">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 xml:space="preserve">*mention studies comparing vibration to other modalities and how although is it greatly used because it is easy and affordable it may not be the optimal feedback mode since it is not modality </w:t>
      </w:r>
      <w:proofErr w:type="gramStart"/>
      <w:r>
        <w:t>matched</w:t>
      </w:r>
      <w:proofErr w:type="gramEnd"/>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 xml:space="preserve">3.1.3. </w:t>
      </w:r>
      <w:proofErr w:type="spellStart"/>
      <w:r w:rsidRPr="00635637">
        <w:rPr>
          <w:b/>
          <w:bCs/>
        </w:rPr>
        <w:t>Mechanotactile</w:t>
      </w:r>
      <w:proofErr w:type="spellEnd"/>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 xml:space="preserve">Amongst the discussed feedback modalities, </w:t>
      </w:r>
      <w:proofErr w:type="spellStart"/>
      <w:r w:rsidRPr="002E63A8">
        <w:t>mechanotactile</w:t>
      </w:r>
      <w:proofErr w:type="spellEnd"/>
      <w:r w:rsidRPr="002E63A8">
        <w:t xml:space="preserve"> feedback is the only that is modality matched. </w:t>
      </w:r>
      <w:proofErr w:type="gramStart"/>
      <w:r w:rsidRPr="002E63A8">
        <w:t>It’s</w:t>
      </w:r>
      <w:proofErr w:type="gramEnd"/>
      <w:r w:rsidRPr="002E63A8">
        <w:t xml:space="preserve">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proofErr w:type="spellStart"/>
      <w:r>
        <w:t>Sdsd</w:t>
      </w:r>
      <w:proofErr w:type="spellEnd"/>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proofErr w:type="spellStart"/>
      <w:r>
        <w:t>Sdsfs</w:t>
      </w:r>
      <w:proofErr w:type="spellEnd"/>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We presented commercially available, DIY, and 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w:t>
      </w:r>
      <w:r w:rsidR="00F21B62">
        <w:lastRenderedPageBreak/>
        <w:t>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w:t>
      </w:r>
      <w:proofErr w:type="spellStart"/>
      <w:r w:rsidR="00F21B62">
        <w:t>mechanotactile</w:t>
      </w:r>
      <w:proofErr w:type="spellEnd"/>
      <w:r w:rsidR="00F21B62">
        <w:t xml:space="preserv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proofErr w:type="spellStart"/>
      <w:r w:rsidRPr="002E63A8">
        <w:rPr>
          <w:b/>
          <w:bCs/>
        </w:rPr>
        <w:t>Woon</w:t>
      </w:r>
      <w:proofErr w:type="spellEnd"/>
      <w:r w:rsidRPr="002E63A8">
        <w:rPr>
          <w:b/>
          <w:bCs/>
        </w:rPr>
        <w:t>-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w:t>
      </w:r>
      <w:proofErr w:type="spellStart"/>
      <w:r w:rsidRPr="00635637">
        <w:t>Kozin</w:t>
      </w:r>
      <w:proofErr w:type="spellEnd"/>
      <w:r w:rsidRPr="00635637">
        <w:t>,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2BF0F01D" w14:textId="007C22FB" w:rsidR="000D413A" w:rsidRPr="000D413A" w:rsidRDefault="00161C9E" w:rsidP="000D413A">
      <w:pPr>
        <w:pStyle w:val="EndNoteBibliography"/>
        <w:spacing w:after="0"/>
      </w:pPr>
      <w:r>
        <w:fldChar w:fldCharType="begin"/>
      </w:r>
      <w:r>
        <w:instrText xml:space="preserve"> ADDIN EN.REFLIST </w:instrText>
      </w:r>
      <w:r>
        <w:fldChar w:fldCharType="separate"/>
      </w:r>
      <w:r w:rsidR="000D413A" w:rsidRPr="000D413A">
        <w:t xml:space="preserve">5DT, F.D.T., 2021. 5DT Data Glove Ultra. p. 5DT Data Glove Ultra. Fifth Dimension Technologies, </w:t>
      </w:r>
      <w:hyperlink r:id="rId4" w:history="1">
        <w:r w:rsidR="000D413A" w:rsidRPr="000D413A">
          <w:rPr>
            <w:rStyle w:val="Hyperlink"/>
          </w:rPr>
          <w:t>https://5dt.com/5dt-data-glove-ultra/</w:t>
        </w:r>
      </w:hyperlink>
      <w:r w:rsidR="000D413A" w:rsidRPr="000D413A">
        <w:t>.</w:t>
      </w:r>
    </w:p>
    <w:p w14:paraId="106EDD8D" w14:textId="77777777" w:rsidR="000D413A" w:rsidRPr="000D413A" w:rsidRDefault="000D413A" w:rsidP="000D413A">
      <w:pPr>
        <w:pStyle w:val="EndNoteBibliography"/>
        <w:spacing w:after="0"/>
      </w:pPr>
      <w:r w:rsidRPr="000D413A">
        <w:t>Ahmed, M.A., Zaidan, B.B., Zaidan, A.A., Salih, M.M., Lakulu, M.M.b., 2018. A Review on Systems-Based Sensory Gloves for Sign Language Recognition State of the Art between 2007 and 2017. Sensors 18(7), 2208.</w:t>
      </w:r>
    </w:p>
    <w:p w14:paraId="1E2418F4" w14:textId="7DD2CF00" w:rsidR="000D413A" w:rsidRPr="000D413A" w:rsidRDefault="000D413A" w:rsidP="000D413A">
      <w:pPr>
        <w:pStyle w:val="EndNoteBibliography"/>
        <w:spacing w:after="0"/>
      </w:pPr>
      <w:r w:rsidRPr="000D413A">
        <w:t xml:space="preserve">Anthrotronix, 2021. Stroke-Rehab Glove. pp. Stroke-Rehab Glove. Anthrotronix, </w:t>
      </w:r>
      <w:hyperlink r:id="rId5" w:history="1">
        <w:r w:rsidRPr="000D413A">
          <w:rPr>
            <w:rStyle w:val="Hyperlink"/>
          </w:rPr>
          <w:t>https://www.anthrotronix.com/our-work/biomedical-assistive-devices/</w:t>
        </w:r>
      </w:hyperlink>
      <w:r w:rsidRPr="000D413A">
        <w:t>.</w:t>
      </w:r>
    </w:p>
    <w:p w14:paraId="31AC61BC" w14:textId="77777777" w:rsidR="000D413A" w:rsidRPr="000D413A" w:rsidRDefault="000D413A" w:rsidP="000D413A">
      <w:pPr>
        <w:pStyle w:val="EndNoteBibliography"/>
        <w:spacing w:after="0"/>
      </w:pPr>
      <w:r w:rsidRPr="000D413A">
        <w:t>Barfidokht, A., Mishra, R.K., Seenivasan, R., Liu, S., Hubble, L.J., Wang, J., Hall, D.A., 2019. Wearable electrochemical glove-based sensor for rapid and on-site detection of fentanyl. Sensors and Actuators B: Chemical 296, 126422.</w:t>
      </w:r>
    </w:p>
    <w:p w14:paraId="3BB715C8" w14:textId="77777777" w:rsidR="000D413A" w:rsidRPr="000D413A" w:rsidRDefault="000D413A" w:rsidP="000D413A">
      <w:pPr>
        <w:pStyle w:val="EndNoteBibliography"/>
        <w:spacing w:after="0"/>
      </w:pPr>
      <w:r w:rsidRPr="000D413A">
        <w:t>Bariya, M., Li, L., Ghattamaneni, R., Ahn, C.H., Nyein, H.Y.Y., Tai, L.-C., Javey, A., 2020. Glove-based sensors for multimodal monitoring of natural sweat. Science Advances 6(35), eabb8308.</w:t>
      </w:r>
    </w:p>
    <w:p w14:paraId="5DDB22CB" w14:textId="4DD812E7" w:rsidR="000D413A" w:rsidRPr="000D413A" w:rsidRDefault="000D413A" w:rsidP="000D413A">
      <w:pPr>
        <w:pStyle w:val="EndNoteBibliography"/>
        <w:spacing w:after="0"/>
      </w:pPr>
      <w:r w:rsidRPr="000D413A">
        <w:t xml:space="preserve">BeBop, 2021. BeBop Forte Data Gloves. p. BeBop ARVR Data Glove. Bebop Sensors, </w:t>
      </w:r>
      <w:hyperlink r:id="rId6" w:history="1">
        <w:r w:rsidRPr="000D413A">
          <w:rPr>
            <w:rStyle w:val="Hyperlink"/>
          </w:rPr>
          <w:t>https://bebopsensors.com/arvr/</w:t>
        </w:r>
      </w:hyperlink>
      <w:r w:rsidRPr="000D413A">
        <w:t>.</w:t>
      </w:r>
    </w:p>
    <w:p w14:paraId="40630B15" w14:textId="77777777" w:rsidR="000D413A" w:rsidRPr="000D413A" w:rsidRDefault="000D413A" w:rsidP="000D413A">
      <w:pPr>
        <w:pStyle w:val="EndNoteBibliography"/>
        <w:spacing w:after="0"/>
      </w:pPr>
      <w:r w:rsidRPr="000D413A">
        <w:t>Benchoff, B., 2011. Emulating a Marching Band with Wearable Instruments. p. Emulating a Marching Band with Wearable Instruments. Hackaday, Hackaday.com.</w:t>
      </w:r>
    </w:p>
    <w:p w14:paraId="6B88AA1B" w14:textId="07B978C1" w:rsidR="000D413A" w:rsidRPr="000D413A" w:rsidRDefault="000D413A" w:rsidP="000D413A">
      <w:pPr>
        <w:pStyle w:val="EndNoteBibliography"/>
        <w:spacing w:after="0"/>
      </w:pPr>
      <w:r w:rsidRPr="000D413A">
        <w:t xml:space="preserve">CaptoGlove, 2020. CaptoGlove Business-Single. p. CaptoGlove is a wireless wearable hand machie interface. CaptoGlove, </w:t>
      </w:r>
      <w:hyperlink r:id="rId7" w:history="1">
        <w:r w:rsidRPr="000D413A">
          <w:rPr>
            <w:rStyle w:val="Hyperlink"/>
          </w:rPr>
          <w:t>www.captoglove.com</w:t>
        </w:r>
      </w:hyperlink>
      <w:r w:rsidRPr="000D413A">
        <w:t>.</w:t>
      </w:r>
    </w:p>
    <w:p w14:paraId="2099E911" w14:textId="77777777" w:rsidR="000D413A" w:rsidRPr="000D413A" w:rsidRDefault="000D413A" w:rsidP="000D413A">
      <w:pPr>
        <w:pStyle w:val="EndNoteBibliography"/>
        <w:spacing w:after="0"/>
      </w:pPr>
      <w:r w:rsidRPr="000D413A">
        <w:t>Chen, S., Lou, Z., Chen, D., Jiang, K., Shen, G., 2016. Polymer-Enhanced Highly Stretchable Conductive Fiber Strain Sensor Used for Electronic Data Gloves. Advanced Materials Technologies 1(7), 1600136.</w:t>
      </w:r>
    </w:p>
    <w:p w14:paraId="6DC7E3A6" w14:textId="77777777" w:rsidR="000D413A" w:rsidRPr="000D413A" w:rsidRDefault="000D413A" w:rsidP="000D413A">
      <w:pPr>
        <w:pStyle w:val="EndNoteBibliography"/>
        <w:spacing w:after="0"/>
      </w:pPr>
      <w:r w:rsidRPr="000D413A">
        <w:t>Chen, W., Yu, C., Tu, C., Lyu, Z., Tang, J., Ou, S., Fu, Y., Xue, Z., 2020. A Survey on Hand Pose Estimation with Wearable Sensors and Computer-Vision-Based Methods. Sensors 20(4), 1074.</w:t>
      </w:r>
    </w:p>
    <w:p w14:paraId="5EB275E9" w14:textId="77777777" w:rsidR="000D413A" w:rsidRPr="000D413A" w:rsidRDefault="000D413A" w:rsidP="000D413A">
      <w:pPr>
        <w:pStyle w:val="EndNoteBibliography"/>
        <w:spacing w:after="0"/>
      </w:pPr>
      <w:r w:rsidRPr="000D413A">
        <w:t>Chortos, A., Liu, J., Bao, Z., 2016. Pursuing prosthetic electronic skin. Nature Materials 15(9), 937-950.</w:t>
      </w:r>
    </w:p>
    <w:p w14:paraId="35F8C567" w14:textId="77777777" w:rsidR="000D413A" w:rsidRPr="000D413A" w:rsidRDefault="000D413A" w:rsidP="000D413A">
      <w:pPr>
        <w:pStyle w:val="EndNoteBibliography"/>
        <w:spacing w:after="0"/>
      </w:pPr>
      <w:r w:rsidRPr="000D413A">
        <w:t>Damian, D.D., Martinez, H., Dermitzakis, K., Hernandez-Arieta, A., Pfeifer, R., 2010. Artificial ridged skin for slippage speed detection in prosthetic hand applications. 2010 IEEE/RSJ International Conference on Intelligent Robots and Systems, pp. 904-909.</w:t>
      </w:r>
    </w:p>
    <w:p w14:paraId="2C69E27A" w14:textId="27DE1C11" w:rsidR="000D413A" w:rsidRPr="000D413A" w:rsidRDefault="000D413A" w:rsidP="000D413A">
      <w:pPr>
        <w:pStyle w:val="EndNoteBibliography"/>
        <w:spacing w:after="0"/>
      </w:pPr>
      <w:r w:rsidRPr="000D413A">
        <w:t xml:space="preserve">DanielE58, 2021. Arduino Wearable Keyboard Glove. p. Arduino Wearable Keyboard Glove. </w:t>
      </w:r>
      <w:hyperlink r:id="rId8" w:history="1">
        <w:r w:rsidRPr="000D413A">
          <w:rPr>
            <w:rStyle w:val="Hyperlink"/>
          </w:rPr>
          <w:t>www.instructables.com</w:t>
        </w:r>
      </w:hyperlink>
      <w:r w:rsidRPr="000D413A">
        <w:t>, Instructables Circuits.</w:t>
      </w:r>
    </w:p>
    <w:p w14:paraId="3441B357" w14:textId="77777777" w:rsidR="000D413A" w:rsidRPr="000D413A" w:rsidRDefault="000D413A" w:rsidP="000D413A">
      <w:pPr>
        <w:pStyle w:val="EndNoteBibliography"/>
        <w:spacing w:after="0"/>
      </w:pPr>
      <w:r w:rsidRPr="000D413A">
        <w:t>Dipietro, L., Sabatini, A.M., Dario, P., 2008. A Survey of Glove-Based Systems and Their Applications. IEEE Transactions on Systems, Man, and Cybernetics, Part C (Applications and Reviews) 38(4), 461-482.</w:t>
      </w:r>
    </w:p>
    <w:p w14:paraId="61D6FEDE" w14:textId="77777777" w:rsidR="000D413A" w:rsidRPr="000D413A" w:rsidRDefault="000D413A" w:rsidP="000D413A">
      <w:pPr>
        <w:pStyle w:val="EndNoteBibliography"/>
        <w:spacing w:after="0"/>
      </w:pPr>
      <w:r w:rsidRPr="000D413A">
        <w:t>Donaldson, W., 2021. Flex Sensor Glove. p. Flex Sensor Glove Used To Control Robotic Arm. Instructables.com, Instructables Circuits.</w:t>
      </w:r>
    </w:p>
    <w:p w14:paraId="582309EB" w14:textId="7F479D75" w:rsidR="000D413A" w:rsidRPr="000D413A" w:rsidRDefault="000D413A" w:rsidP="000D413A">
      <w:pPr>
        <w:pStyle w:val="EndNoteBibliography"/>
        <w:spacing w:after="0"/>
      </w:pPr>
      <w:r w:rsidRPr="000D413A">
        <w:t xml:space="preserve">Emcnany, 2021. Interactive-Gloves. p. Interactive Gloves to be used as a general I/O device. Instructables Circuits, </w:t>
      </w:r>
      <w:hyperlink r:id="rId9" w:history="1">
        <w:r w:rsidRPr="000D413A">
          <w:rPr>
            <w:rStyle w:val="Hyperlink"/>
          </w:rPr>
          <w:t>www.instructables.com</w:t>
        </w:r>
      </w:hyperlink>
      <w:r w:rsidRPr="000D413A">
        <w:t>.</w:t>
      </w:r>
    </w:p>
    <w:p w14:paraId="3C6FF3AF" w14:textId="09FFEE52" w:rsidR="000D413A" w:rsidRPr="000D413A" w:rsidRDefault="000D413A" w:rsidP="000D413A">
      <w:pPr>
        <w:pStyle w:val="EndNoteBibliography"/>
        <w:spacing w:after="0"/>
      </w:pPr>
      <w:r w:rsidRPr="000D413A">
        <w:t xml:space="preserve">Flexpoint, 2021. Flexpoint USB Glove Kit. p. USB Glove Kit. Flexpoint Sensor Systems, </w:t>
      </w:r>
      <w:hyperlink r:id="rId10" w:history="1">
        <w:r w:rsidRPr="000D413A">
          <w:rPr>
            <w:rStyle w:val="Hyperlink"/>
          </w:rPr>
          <w:t>https://www.flexpoint.com/usbglovekit</w:t>
        </w:r>
      </w:hyperlink>
      <w:r w:rsidRPr="000D413A">
        <w:t>.</w:t>
      </w:r>
    </w:p>
    <w:p w14:paraId="2AE397E6" w14:textId="77777777" w:rsidR="000D413A" w:rsidRPr="000D413A" w:rsidRDefault="000D413A" w:rsidP="000D413A">
      <w:pPr>
        <w:pStyle w:val="EndNoteBibliography"/>
        <w:spacing w:after="0"/>
      </w:pPr>
      <w:r w:rsidRPr="000D413A">
        <w:t>Francés, L., Morer, P., Rodriguez, M.I., Cazón, A., 2019. Design and Development of a Low-Cost Wearable Glove to Track Forces Exerted by Workers in Car Assembly Lines. Sensors 19(2).</w:t>
      </w:r>
    </w:p>
    <w:p w14:paraId="5E4F83C2" w14:textId="77777777" w:rsidR="000D413A" w:rsidRPr="000D413A" w:rsidRDefault="000D413A" w:rsidP="000D413A">
      <w:pPr>
        <w:pStyle w:val="EndNoteBibliography"/>
        <w:spacing w:after="0"/>
      </w:pPr>
      <w:r w:rsidRPr="000D413A">
        <w:lastRenderedPageBreak/>
        <w:t>Freedman, Z., 2016. Project Grip - Parametric Data Glove. pp. Project Grip - Parametric Data Glove. MakerBot Thingverse, thingverse.com.</w:t>
      </w:r>
    </w:p>
    <w:p w14:paraId="31D39154" w14:textId="0B316574" w:rsidR="000D413A" w:rsidRPr="000D413A" w:rsidRDefault="000D413A" w:rsidP="000D413A">
      <w:pPr>
        <w:pStyle w:val="EndNoteBibliography"/>
        <w:spacing w:after="0"/>
      </w:pPr>
      <w:r w:rsidRPr="000D413A">
        <w:t xml:space="preserve">Freire, R., 2021a. DIY Glove Controller With E-Textile Sensors. pp. DIY Glove Controller With E-Textile Sensors. Instructables Circuits, </w:t>
      </w:r>
      <w:hyperlink r:id="rId11" w:history="1">
        <w:r w:rsidRPr="000D413A">
          <w:rPr>
            <w:rStyle w:val="Hyperlink"/>
          </w:rPr>
          <w:t>www.instructables.com</w:t>
        </w:r>
      </w:hyperlink>
      <w:r w:rsidRPr="000D413A">
        <w:t>.</w:t>
      </w:r>
    </w:p>
    <w:p w14:paraId="10214036" w14:textId="290E381F" w:rsidR="000D413A" w:rsidRPr="000D413A" w:rsidRDefault="000D413A" w:rsidP="000D413A">
      <w:pPr>
        <w:pStyle w:val="EndNoteBibliography"/>
        <w:spacing w:after="0"/>
      </w:pPr>
      <w:r w:rsidRPr="000D413A">
        <w:t xml:space="preserve">Freire, R., 2021b. Extextile VR Gloves for Vive Tracker. p. Extextile VR Gloves for Vive Tracker. Instructables, </w:t>
      </w:r>
      <w:hyperlink r:id="rId12" w:history="1">
        <w:r w:rsidRPr="000D413A">
          <w:rPr>
            <w:rStyle w:val="Hyperlink"/>
          </w:rPr>
          <w:t>https://www.instructables.com/Etextile-VR-Gloves-for-Vive-Tracker/</w:t>
        </w:r>
      </w:hyperlink>
      <w:r w:rsidRPr="000D413A">
        <w:t>.</w:t>
      </w:r>
    </w:p>
    <w:p w14:paraId="4903C522" w14:textId="77777777" w:rsidR="000D413A" w:rsidRPr="000D413A" w:rsidRDefault="000D413A" w:rsidP="000D413A">
      <w:pPr>
        <w:pStyle w:val="EndNoteBibliography"/>
        <w:spacing w:after="0"/>
      </w:pPr>
      <w:r w:rsidRPr="000D413A">
        <w:t>Gao, Y., Ota, H., Schaler, E.W., Chen, K., Zhao, A., Gao, W., Fahad, H.M., Leng, Y., Zheng, A., Xiong, F., Zhang, C., Tai, L.-C., Zhao, P., Fearing, R.S., Javey, A., 2017. Wearable Microfluidic Diaphragm Pressure Sensor for Health and Tactile Touch Monitoring. Advanced Materials 29(39), 1701985.</w:t>
      </w:r>
    </w:p>
    <w:p w14:paraId="5D81CE8B" w14:textId="77777777" w:rsidR="000D413A" w:rsidRPr="000D413A" w:rsidRDefault="000D413A" w:rsidP="000D413A">
      <w:pPr>
        <w:pStyle w:val="EndNoteBibliography"/>
        <w:spacing w:after="0"/>
      </w:pPr>
      <w:r w:rsidRPr="000D413A">
        <w:t>Hammond, F.L., Mengüç, Y., Wood, R.J., 2014. Toward a modular soft sensor-embedded glove for human hand motion and tactile pressure measurement. 2014 IEEE/RSJ International Conference on Intelligent Robots and Systems, pp. 4000-4007.</w:t>
      </w:r>
    </w:p>
    <w:p w14:paraId="1E19C2AB" w14:textId="77777777" w:rsidR="000D413A" w:rsidRPr="000D413A" w:rsidRDefault="000D413A" w:rsidP="000D413A">
      <w:pPr>
        <w:pStyle w:val="EndNoteBibliography"/>
        <w:spacing w:after="0"/>
      </w:pPr>
      <w:r w:rsidRPr="000D413A">
        <w:t>Hughes, J., Spielberg, A., Chounlakone, M., Chang, G., Matusik, W., Rus, D., 2020. A Simple, Inexpensive, Wearable Glove with Hybrid Resistive-Pressure Sensors for Computational Sensing, Proprioception, and Task Identification. Advanced Intelligent Systems 2(6), 2000002.</w:t>
      </w:r>
    </w:p>
    <w:p w14:paraId="569FE34B" w14:textId="77777777" w:rsidR="000D413A" w:rsidRPr="000D413A" w:rsidRDefault="000D413A" w:rsidP="000D413A">
      <w:pPr>
        <w:pStyle w:val="EndNoteBibliography"/>
        <w:spacing w:after="0"/>
      </w:pPr>
      <w:r w:rsidRPr="000D413A">
        <w:t>Jeong, Y.R., Park, H., Jin, S.W., Hong, S.Y., Lee, S.-S., Ha, J.S., 2015. Highly Stretchable and Sensitive Strain Sensors Using Fragmentized Graphene Foam. Advanced Functional Materials 25(27), 4228-4236.</w:t>
      </w:r>
    </w:p>
    <w:p w14:paraId="7C357283" w14:textId="77777777" w:rsidR="000D413A" w:rsidRPr="000D413A" w:rsidRDefault="000D413A" w:rsidP="000D413A">
      <w:pPr>
        <w:pStyle w:val="EndNoteBibliography"/>
        <w:spacing w:after="0"/>
      </w:pPr>
      <w:r w:rsidRPr="000D413A">
        <w:t>Ji, S., Jang, J., Hwang, J.C., Lee, Y., Lee, J.-H., Park, J.-U., 2020. Amorphous Oxide Semiconductor Transistors with Air Dielectrics for Transparent and Wearable Pressure Sensor Arrays. Advanced Materials Technologies 5(2), 1900928.</w:t>
      </w:r>
    </w:p>
    <w:p w14:paraId="5BE25AE3" w14:textId="77777777" w:rsidR="000D413A" w:rsidRPr="000D413A" w:rsidRDefault="000D413A" w:rsidP="000D413A">
      <w:pPr>
        <w:pStyle w:val="EndNoteBibliography"/>
        <w:spacing w:after="0"/>
      </w:pPr>
      <w:r w:rsidRPr="000D413A">
        <w:t>Khan, H., Razmjou, A., Ebrahimi Warkiani, M., Kottapalli, A., Asadnia, M., 2018. Sensitive and Flexible Polymeric Strain Sensor for Accurate Human Motion Monitoring. Sensors 18(2), 418.</w:t>
      </w:r>
    </w:p>
    <w:p w14:paraId="5903FD93" w14:textId="77777777" w:rsidR="000D413A" w:rsidRPr="000D413A" w:rsidRDefault="000D413A" w:rsidP="000D413A">
      <w:pPr>
        <w:pStyle w:val="EndNoteBibliography"/>
        <w:spacing w:after="0"/>
      </w:pPr>
      <w:r w:rsidRPr="000D413A">
        <w:t>Kim, H.-J., Thukral, A., Yu, C., 2018. Highly Sensitive and Very Stretchable Strain Sensor Based on a Rubbery Semiconductor. ACS Applied Materials &amp; Interfaces 10(5), 5000-5006.</w:t>
      </w:r>
    </w:p>
    <w:p w14:paraId="2D5D206F" w14:textId="77777777" w:rsidR="000D413A" w:rsidRPr="000D413A" w:rsidRDefault="000D413A" w:rsidP="000D413A">
      <w:pPr>
        <w:pStyle w:val="EndNoteBibliography"/>
        <w:spacing w:after="0"/>
      </w:pPr>
      <w:r w:rsidRPr="000D413A">
        <w:t>Kim, J., Lee, M., Shim, H.J., Ghaffari, R., Cho, H.R., Son, D., Jung, Y.H., Soh, M., Choi, C., Jung, S., Chu, K., Jeon, D., Lee, S.-T., Kim, J.H., Choi, S.H., Hyeon, T., Kim, D.-H., 2014. Stretchable silicon nanoribbon electronics for skin prosthesis. Nature Communications 5(1), 5747.</w:t>
      </w:r>
    </w:p>
    <w:p w14:paraId="1359CFA8" w14:textId="77777777" w:rsidR="000D413A" w:rsidRPr="000D413A" w:rsidRDefault="000D413A" w:rsidP="000D413A">
      <w:pPr>
        <w:pStyle w:val="EndNoteBibliography"/>
        <w:spacing w:after="0"/>
      </w:pPr>
      <w:r w:rsidRPr="000D413A">
        <w:t>Kim, M.K., Parasuraman, R.N., Wang, L., Park, Y., Kim, B., Lee, S.J., Lu, N., Min, B.-C., Lee, C.H., 2019. Soft-packaged sensory glove system for human-like natural interaction and control of prosthetic hands. NPG Asia Materials 11(1), 43.</w:t>
      </w:r>
    </w:p>
    <w:p w14:paraId="74A673CC" w14:textId="77777777" w:rsidR="000D413A" w:rsidRPr="000D413A" w:rsidRDefault="000D413A" w:rsidP="000D413A">
      <w:pPr>
        <w:pStyle w:val="EndNoteBibliography"/>
        <w:spacing w:after="0"/>
      </w:pPr>
      <w:r w:rsidRPr="000D413A">
        <w:t>Lee, J., Kim, D.W., Chun, S., Song, J.H., Yoo, E.S., Kim, J.K., Pang, C., 2020. Intrinsically Strain-Insensitive, Hyperelastic Temperature-Sensing Fiber with Compressed Micro-Wrinkles for Integrated Textronics. Advanced Materials Technologies 5(5), 2000073.</w:t>
      </w:r>
    </w:p>
    <w:p w14:paraId="77141297" w14:textId="77777777" w:rsidR="000D413A" w:rsidRPr="000D413A" w:rsidRDefault="000D413A" w:rsidP="000D413A">
      <w:pPr>
        <w:pStyle w:val="EndNoteBibliography"/>
        <w:spacing w:after="0"/>
      </w:pPr>
      <w:r w:rsidRPr="000D413A">
        <w:t>Li, P., Anwar Ali, H.P., Cheng, W., Yang, J., Tee, B.C.K., 2020a. Bioinspired Prosthetic Interfaces. Advanced Materials Technologies 5(3), 1900856.</w:t>
      </w:r>
    </w:p>
    <w:p w14:paraId="3433305A" w14:textId="77777777" w:rsidR="000D413A" w:rsidRPr="000D413A" w:rsidRDefault="000D413A" w:rsidP="000D413A">
      <w:pPr>
        <w:pStyle w:val="EndNoteBibliography"/>
        <w:spacing w:after="0"/>
      </w:pPr>
      <w:r w:rsidRPr="000D413A">
        <w:t>Li, Y., Zheng, C., Liu, S., Huang, L., Fang, T., Li, J.X., Xu, F., Li, F., 2020b. Smart Glove Integrated with Tunable MWNTs/PDMS Fibers Made of a One-Step Extrusion Method for Finger Dexterity, Gesture, and Temperature Recognition. ACS Applied Materials &amp; Interfaces 12(21), 23764-23773.</w:t>
      </w:r>
    </w:p>
    <w:p w14:paraId="64D13FA1" w14:textId="77777777" w:rsidR="000D413A" w:rsidRPr="000D413A" w:rsidRDefault="000D413A" w:rsidP="000D413A">
      <w:pPr>
        <w:pStyle w:val="EndNoteBibliography"/>
        <w:spacing w:after="0"/>
      </w:pPr>
      <w:r w:rsidRPr="000D413A">
        <w:t>Manus-VR, 2021. Manus VR Prime II. pp. Manus-VR Prime II Haptic Manus-VR, Manus-VR.com.</w:t>
      </w:r>
    </w:p>
    <w:p w14:paraId="1DC73F45" w14:textId="128201F2" w:rsidR="000D413A" w:rsidRPr="000D413A" w:rsidRDefault="000D413A" w:rsidP="000D413A">
      <w:pPr>
        <w:pStyle w:val="EndNoteBibliography"/>
        <w:spacing w:after="0"/>
      </w:pPr>
      <w:r w:rsidRPr="000D413A">
        <w:t xml:space="preserve">MimuGloves, 2021. Mimu-Gloves. p. Mimu Gloves. Mimu Gloves, </w:t>
      </w:r>
      <w:hyperlink r:id="rId13" w:history="1">
        <w:r w:rsidRPr="000D413A">
          <w:rPr>
            <w:rStyle w:val="Hyperlink"/>
          </w:rPr>
          <w:t>www.mimugloves.com</w:t>
        </w:r>
      </w:hyperlink>
      <w:r w:rsidRPr="000D413A">
        <w:t>.</w:t>
      </w:r>
    </w:p>
    <w:p w14:paraId="5CF21C82" w14:textId="01AE31B3" w:rsidR="000D413A" w:rsidRPr="000D413A" w:rsidRDefault="000D413A" w:rsidP="000D413A">
      <w:pPr>
        <w:pStyle w:val="EndNoteBibliography"/>
        <w:spacing w:after="0"/>
      </w:pPr>
      <w:r w:rsidRPr="000D413A">
        <w:lastRenderedPageBreak/>
        <w:t xml:space="preserve">Neofect, 2021. Smart Glove for Home. p. Smart Glove for Home using Samsung Tablet. Neofect USA, </w:t>
      </w:r>
      <w:hyperlink r:id="rId14" w:history="1">
        <w:r w:rsidRPr="000D413A">
          <w:rPr>
            <w:rStyle w:val="Hyperlink"/>
          </w:rPr>
          <w:t>https://shop.neofect.com/products/neofect-smart-glove</w:t>
        </w:r>
      </w:hyperlink>
      <w:r w:rsidRPr="000D413A">
        <w:t>.</w:t>
      </w:r>
    </w:p>
    <w:p w14:paraId="24E974DA" w14:textId="77777777" w:rsidR="000D413A" w:rsidRPr="000D413A" w:rsidRDefault="000D413A" w:rsidP="000D413A">
      <w:pPr>
        <w:pStyle w:val="EndNoteBibliography"/>
        <w:spacing w:after="0"/>
      </w:pPr>
      <w:r w:rsidRPr="000D413A">
        <w:t>Noitom, I.I., 2021. Noitom Hi5. p. Hi5 VR Glove. Noitom International Inc., hi5vrglove.com.</w:t>
      </w:r>
    </w:p>
    <w:p w14:paraId="1C9F02F4" w14:textId="77777777" w:rsidR="000D413A" w:rsidRPr="000D413A" w:rsidRDefault="000D413A" w:rsidP="000D413A">
      <w:pPr>
        <w:pStyle w:val="EndNoteBibliography"/>
        <w:spacing w:after="0"/>
      </w:pPr>
      <w:r w:rsidRPr="000D413A">
        <w:t>Novel, G., 2021. Pliance Glove Sensor. p. Pliance Glove Sensor. Novel Gmbh.</w:t>
      </w:r>
    </w:p>
    <w:p w14:paraId="459942CE" w14:textId="77777777" w:rsidR="000D413A" w:rsidRPr="000D413A" w:rsidRDefault="000D413A" w:rsidP="000D413A">
      <w:pPr>
        <w:pStyle w:val="EndNoteBibliography"/>
        <w:spacing w:after="0"/>
      </w:pPr>
      <w:r w:rsidRPr="000D413A">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00EB8674" w14:textId="77777777" w:rsidR="000D413A" w:rsidRPr="000D413A" w:rsidRDefault="000D413A" w:rsidP="000D413A">
      <w:pPr>
        <w:pStyle w:val="EndNoteBibliography"/>
        <w:spacing w:after="0"/>
      </w:pPr>
      <w:r w:rsidRPr="000D413A">
        <w:t>Pasquale, G., 2018. Glove-based systems for medical applications: review of recent advancements. Journal of Textile Engineering &amp; Fashion Technology 4.</w:t>
      </w:r>
    </w:p>
    <w:p w14:paraId="7F21AC0E" w14:textId="0772367A" w:rsidR="000D413A" w:rsidRPr="000D413A" w:rsidRDefault="000D413A" w:rsidP="000D413A">
      <w:pPr>
        <w:pStyle w:val="EndNoteBibliography"/>
        <w:spacing w:after="0"/>
      </w:pPr>
      <w:r w:rsidRPr="000D413A">
        <w:t xml:space="preserve">Peregrine, 2021. Peregrine Glove ST. p. Peregrine Glove ST. Peregrine Glove, </w:t>
      </w:r>
      <w:hyperlink r:id="rId15" w:history="1">
        <w:r w:rsidRPr="000D413A">
          <w:rPr>
            <w:rStyle w:val="Hyperlink"/>
          </w:rPr>
          <w:t>www.peregrineglove.com</w:t>
        </w:r>
      </w:hyperlink>
      <w:r w:rsidRPr="000D413A">
        <w:t>.</w:t>
      </w:r>
    </w:p>
    <w:p w14:paraId="170FD93C" w14:textId="77777777" w:rsidR="000D413A" w:rsidRPr="000D413A" w:rsidRDefault="000D413A" w:rsidP="000D413A">
      <w:pPr>
        <w:pStyle w:val="EndNoteBibliography"/>
        <w:spacing w:after="0"/>
      </w:pPr>
      <w:r w:rsidRPr="000D413A">
        <w:t>Pizarro, F., Villavicencio, P., Yunge, D., Rodríguez, M., Hermosilla, G., Leiva, A., 2018. Easy-to-Build Textile Pressure Sensor. Sensors 18(4), 1190.</w:t>
      </w:r>
    </w:p>
    <w:p w14:paraId="626E9FDF" w14:textId="77777777" w:rsidR="000D413A" w:rsidRPr="000D413A" w:rsidRDefault="000D413A" w:rsidP="000D413A">
      <w:pPr>
        <w:pStyle w:val="EndNoteBibliography"/>
        <w:spacing w:after="0"/>
      </w:pPr>
      <w:r w:rsidRPr="000D413A">
        <w:t>Plusea, 2021. Sensitive Fingertips. p. Sensitive Fingertips. Instructables.com, Instructables Circuits.</w:t>
      </w:r>
    </w:p>
    <w:p w14:paraId="2823393E" w14:textId="77777777" w:rsidR="000D413A" w:rsidRPr="000D413A" w:rsidRDefault="000D413A" w:rsidP="000D413A">
      <w:pPr>
        <w:pStyle w:val="EndNoteBibliography"/>
        <w:spacing w:after="0"/>
      </w:pPr>
      <w:r w:rsidRPr="000D413A">
        <w:t>Polishchuk, A., Navaraj, W.T., Heidari, H., Dahiya, R., 2016. Multisensory Smart Glove for Tactile Feedback in Prosthetic Hand. Procedia Engineering 168, 1605-1608.</w:t>
      </w:r>
    </w:p>
    <w:p w14:paraId="2098DDAA" w14:textId="098EE03D" w:rsidR="000D413A" w:rsidRPr="000D413A" w:rsidRDefault="000D413A" w:rsidP="000D413A">
      <w:pPr>
        <w:pStyle w:val="EndNoteBibliography"/>
        <w:spacing w:after="0"/>
      </w:pPr>
      <w:r w:rsidRPr="000D413A">
        <w:t xml:space="preserve">PPS, 2021a. Finger TPS | Finger and Hand Pressure Measurement. p. Finger TPS | Finger And Hand Pressure Measurement. Medical Tactile Inc. 2020, </w:t>
      </w:r>
      <w:hyperlink r:id="rId16" w:history="1">
        <w:r w:rsidRPr="000D413A">
          <w:rPr>
            <w:rStyle w:val="Hyperlink"/>
          </w:rPr>
          <w:t>https://pressureprofile.com/body-pressure-mapping/finger-tps</w:t>
        </w:r>
      </w:hyperlink>
      <w:r w:rsidRPr="000D413A">
        <w:t>.</w:t>
      </w:r>
    </w:p>
    <w:p w14:paraId="25EEA5D8" w14:textId="6217766B" w:rsidR="000D413A" w:rsidRPr="000D413A" w:rsidRDefault="000D413A" w:rsidP="000D413A">
      <w:pPr>
        <w:pStyle w:val="EndNoteBibliography"/>
        <w:spacing w:after="0"/>
      </w:pPr>
      <w:r w:rsidRPr="000D413A">
        <w:t xml:space="preserve">PPS, 2021b. TactileGlove - Hand Pressure Measurement. pp. TactileGlove - Hand Pressure Measurement. Medical Tactile Inc, </w:t>
      </w:r>
      <w:hyperlink r:id="rId17" w:history="1">
        <w:r w:rsidRPr="000D413A">
          <w:rPr>
            <w:rStyle w:val="Hyperlink"/>
          </w:rPr>
          <w:t>https://pressureprofile.com/body-pressure-mapping/tactile-glove</w:t>
        </w:r>
      </w:hyperlink>
      <w:r w:rsidRPr="000D413A">
        <w:t>.</w:t>
      </w:r>
    </w:p>
    <w:p w14:paraId="4154AC69" w14:textId="77777777" w:rsidR="000D413A" w:rsidRPr="000D413A" w:rsidRDefault="000D413A" w:rsidP="000D413A">
      <w:pPr>
        <w:pStyle w:val="EndNoteBibliography"/>
        <w:spacing w:after="0"/>
      </w:pPr>
      <w:r w:rsidRPr="000D413A">
        <w:t>Premaratne, P., 2017. Chapter 2 Historical Development of Hand Gesture Recognition.</w:t>
      </w:r>
    </w:p>
    <w:p w14:paraId="6997E8A2" w14:textId="77777777" w:rsidR="000D413A" w:rsidRPr="000D413A" w:rsidRDefault="000D413A" w:rsidP="000D413A">
      <w:pPr>
        <w:pStyle w:val="EndNoteBibliography"/>
        <w:spacing w:after="0"/>
      </w:pPr>
      <w:r w:rsidRPr="000D413A">
        <w:t>Qu, M., Qin, Y., Sun, Y., Xu, H., Schubert, D.W., Zheng, K., Xu, W., Nilsson, F., 2020. Biocompatible, Flexible Strain Sensor Fabricated with Polydopamine-Coated Nanocomposites of Nitrile Rubber and Carbon Black. ACS Applied Materials &amp; Interfaces 12(37), 42140-42152.</w:t>
      </w:r>
    </w:p>
    <w:p w14:paraId="0C21D458" w14:textId="77777777" w:rsidR="000D413A" w:rsidRPr="000D413A" w:rsidRDefault="000D413A" w:rsidP="000D413A">
      <w:pPr>
        <w:pStyle w:val="EndNoteBibliography"/>
        <w:spacing w:after="0"/>
      </w:pPr>
      <w:r w:rsidRPr="000D413A">
        <w:t>Rashid, A., Hasan, O., 2019. Wearable technologies for hand joints monitoring for rehabilitation: A survey. Microelectronics Journal 88, 173-183.</w:t>
      </w:r>
    </w:p>
    <w:p w14:paraId="79B7B626" w14:textId="2680BC22" w:rsidR="000D413A" w:rsidRPr="000D413A" w:rsidRDefault="000D413A" w:rsidP="000D413A">
      <w:pPr>
        <w:pStyle w:val="EndNoteBibliography"/>
        <w:spacing w:after="0"/>
      </w:pPr>
      <w:r w:rsidRPr="000D413A">
        <w:t xml:space="preserve">SenseGlove, 2021. SenseGlove Nova. pp. SenseGlove Nova - The New Sense for VR Training. SenseGlove, </w:t>
      </w:r>
      <w:hyperlink r:id="rId18" w:history="1">
        <w:r w:rsidRPr="000D413A">
          <w:rPr>
            <w:rStyle w:val="Hyperlink"/>
          </w:rPr>
          <w:t>https://www.senseglove.com/nova/</w:t>
        </w:r>
      </w:hyperlink>
      <w:r w:rsidRPr="000D413A">
        <w:t>.</w:t>
      </w:r>
    </w:p>
    <w:p w14:paraId="44F3B858" w14:textId="447BFB5E" w:rsidR="000D413A" w:rsidRPr="000D413A" w:rsidRDefault="000D413A" w:rsidP="000D413A">
      <w:pPr>
        <w:pStyle w:val="EndNoteBibliography"/>
        <w:spacing w:after="0"/>
      </w:pPr>
      <w:r w:rsidRPr="000D413A">
        <w:t xml:space="preserve">SensPro, 2021. The All-Textile Protective Gloves Are Designed For Use In Extinguishing Fires. p. All Textile Protective Gloves are Designed for Use in Extinguishing Fires. Holik International, </w:t>
      </w:r>
      <w:hyperlink r:id="rId19" w:history="1">
        <w:r w:rsidRPr="000D413A">
          <w:rPr>
            <w:rStyle w:val="Hyperlink"/>
          </w:rPr>
          <w:t>https://www.senspro.cz/index_en.php</w:t>
        </w:r>
      </w:hyperlink>
      <w:r w:rsidRPr="000D413A">
        <w:t>.</w:t>
      </w:r>
    </w:p>
    <w:p w14:paraId="47411684" w14:textId="77777777" w:rsidR="000D413A" w:rsidRPr="000D413A" w:rsidRDefault="000D413A" w:rsidP="000D413A">
      <w:pPr>
        <w:pStyle w:val="EndNoteBibliography"/>
        <w:spacing w:after="0"/>
      </w:pPr>
      <w:r w:rsidRPr="000D413A">
        <w:t>Shen, Z., Yi, J., Li, X., Lo, M.H.P., Chen, M.Z.Q., Hu, Y., Wang, Z., 2016. A soft stretchable bending sensor and data glove applications. Robotics and Biomimetics 3(1), 22.</w:t>
      </w:r>
    </w:p>
    <w:p w14:paraId="38D94E2F" w14:textId="653E7F56" w:rsidR="000D413A" w:rsidRPr="000D413A" w:rsidRDefault="000D413A" w:rsidP="000D413A">
      <w:pPr>
        <w:pStyle w:val="EndNoteBibliography"/>
        <w:spacing w:after="0"/>
      </w:pPr>
      <w:r w:rsidRPr="000D413A">
        <w:t xml:space="preserve">Shja7942, 2021. Gesture to Speech/Text Converting Glove. Instructables Circuits, </w:t>
      </w:r>
      <w:hyperlink r:id="rId20" w:history="1">
        <w:r w:rsidRPr="000D413A">
          <w:rPr>
            <w:rStyle w:val="Hyperlink"/>
          </w:rPr>
          <w:t>https://www.instructables.com/Gesture-to-SpeechText-Converting-Glove/</w:t>
        </w:r>
      </w:hyperlink>
      <w:r w:rsidRPr="000D413A">
        <w:t>.</w:t>
      </w:r>
    </w:p>
    <w:p w14:paraId="6BF10F74" w14:textId="334EC9C8" w:rsidR="000D413A" w:rsidRPr="000D413A" w:rsidRDefault="000D413A" w:rsidP="000D413A">
      <w:pPr>
        <w:pStyle w:val="EndNoteBibliography"/>
        <w:spacing w:after="0"/>
      </w:pPr>
      <w:r w:rsidRPr="000D413A">
        <w:t xml:space="preserve">StretchSense, 2021. MoCap Pro SuperSplay Gloves. p. MoCap Pro SuperSplay Gloves. Stretch Sense, </w:t>
      </w:r>
      <w:hyperlink r:id="rId21" w:history="1">
        <w:r w:rsidRPr="000D413A">
          <w:rPr>
            <w:rStyle w:val="Hyperlink"/>
          </w:rPr>
          <w:t>www.stretchsense.com</w:t>
        </w:r>
      </w:hyperlink>
      <w:r w:rsidRPr="000D413A">
        <w:t>.</w:t>
      </w:r>
    </w:p>
    <w:p w14:paraId="462F0C16" w14:textId="77777777" w:rsidR="000D413A" w:rsidRPr="000D413A" w:rsidRDefault="000D413A" w:rsidP="000D413A">
      <w:pPr>
        <w:pStyle w:val="EndNoteBibliography"/>
        <w:spacing w:after="0"/>
      </w:pPr>
      <w:r w:rsidRPr="000D413A">
        <w:t>Suzuki, K., Yataka, K., Okumiya, Y., Sakakibara, S., Sako, K., Mimura, H., Inoue, Y., 2016. Rapid-Response, Widely Stretchable Sensor of Aligned MWCNT/Elastomer Composites for Human Motion Detection. ACS Sensors 1(6), 817-825.</w:t>
      </w:r>
    </w:p>
    <w:p w14:paraId="2106D209" w14:textId="77777777" w:rsidR="000D413A" w:rsidRPr="000D413A" w:rsidRDefault="000D413A" w:rsidP="000D413A">
      <w:pPr>
        <w:pStyle w:val="EndNoteBibliography"/>
        <w:spacing w:after="0"/>
      </w:pPr>
      <w:r w:rsidRPr="000D413A">
        <w:t>Virtual Realities, L., 2018. VMG. p. VMG 8 Multipurpose Data Glove. Virtual Realities, LLC.</w:t>
      </w:r>
    </w:p>
    <w:p w14:paraId="1E2E2979" w14:textId="54378444" w:rsidR="000D413A" w:rsidRPr="000D413A" w:rsidRDefault="000D413A" w:rsidP="000D413A">
      <w:pPr>
        <w:pStyle w:val="EndNoteBibliography"/>
        <w:spacing w:after="0"/>
      </w:pPr>
      <w:r w:rsidRPr="000D413A">
        <w:lastRenderedPageBreak/>
        <w:t xml:space="preserve">Vista Medical, L., Glove Pressure Mapping System. p. Glove Pressure Mapping System. Vista Medical, Ltd. </w:t>
      </w:r>
      <w:hyperlink r:id="rId22" w:history="1">
        <w:r w:rsidRPr="000D413A">
          <w:rPr>
            <w:rStyle w:val="Hyperlink"/>
          </w:rPr>
          <w:t>www.boditrak.com</w:t>
        </w:r>
      </w:hyperlink>
      <w:r w:rsidRPr="000D413A">
        <w:t xml:space="preserve">, </w:t>
      </w:r>
      <w:hyperlink r:id="rId23" w:history="1">
        <w:r w:rsidRPr="000D413A">
          <w:rPr>
            <w:rStyle w:val="Hyperlink"/>
          </w:rPr>
          <w:t>http://www.nexgenergo.com/ergonomics/nexglove.html</w:t>
        </w:r>
      </w:hyperlink>
      <w:r w:rsidRPr="000D413A">
        <w:t>.</w:t>
      </w:r>
    </w:p>
    <w:p w14:paraId="68634F9F" w14:textId="306C83D2" w:rsidR="000D413A" w:rsidRPr="000D413A" w:rsidRDefault="000D413A" w:rsidP="000D413A">
      <w:pPr>
        <w:pStyle w:val="EndNoteBibliography"/>
        <w:spacing w:after="0"/>
      </w:pPr>
      <w:r w:rsidRPr="000D413A">
        <w:t xml:space="preserve">vu2aeo, 2021. Haptic Glove with DIY Flex Sensors. p. Haptic Glove with DIY Flex Sensors. Instructables Circuits, </w:t>
      </w:r>
      <w:hyperlink r:id="rId24" w:history="1">
        <w:r w:rsidRPr="000D413A">
          <w:rPr>
            <w:rStyle w:val="Hyperlink"/>
          </w:rPr>
          <w:t>www.instructables.com</w:t>
        </w:r>
      </w:hyperlink>
      <w:r w:rsidRPr="000D413A">
        <w:t>.</w:t>
      </w:r>
    </w:p>
    <w:p w14:paraId="1790210C" w14:textId="7F4E444D" w:rsidR="000D413A" w:rsidRPr="000D413A" w:rsidRDefault="000D413A" w:rsidP="000D413A">
      <w:pPr>
        <w:pStyle w:val="EndNoteBibliography"/>
        <w:spacing w:after="0"/>
      </w:pPr>
      <w:r w:rsidRPr="000D413A">
        <w:t xml:space="preserve">Workaround, G., 2021. ProGlove Index Trigger. p. ProGlove wearable sensor glove. ProGlove, </w:t>
      </w:r>
      <w:hyperlink r:id="rId25" w:history="1">
        <w:r w:rsidRPr="000D413A">
          <w:rPr>
            <w:rStyle w:val="Hyperlink"/>
          </w:rPr>
          <w:t>www.proglove.com</w:t>
        </w:r>
      </w:hyperlink>
      <w:r w:rsidRPr="000D413A">
        <w:t>.</w:t>
      </w:r>
    </w:p>
    <w:p w14:paraId="22021F2D" w14:textId="77777777" w:rsidR="000D413A" w:rsidRPr="000D413A" w:rsidRDefault="000D413A" w:rsidP="000D413A">
      <w:pPr>
        <w:pStyle w:val="EndNoteBibliography"/>
        <w:spacing w:after="0"/>
      </w:pPr>
      <w:r w:rsidRPr="000D413A">
        <w:t>Wu, R., Ma, L., Hou, C., Meng, Z., Guo, W., Yu, W., Yu, R., Hu, F., Liu, X.Y., 2019. Silk Composite Electronic Textile Sensor for High Space Precision 2D Combo Temperature–Pressure Sensing. Small 15(31), 1901558.</w:t>
      </w:r>
    </w:p>
    <w:p w14:paraId="53002B39" w14:textId="77777777" w:rsidR="000D413A" w:rsidRPr="000D413A" w:rsidRDefault="000D413A" w:rsidP="000D413A">
      <w:pPr>
        <w:pStyle w:val="EndNoteBibliography"/>
        <w:spacing w:after="0"/>
      </w:pPr>
      <w:r w:rsidRPr="000D413A">
        <w:t>Xu, S., Vogt, D.M., Hsu, W.-H., Osborne, J., Walsh, T., Foster, J.R., Sullivan, S.K., Smith, V.C., Rousing, A.W., Goldfield, E.C., Wood, R.J., 2019. Biocompatible Soft Fluidic Strain and Force Sensors for Wearable Devices. Advanced Functional Materials 29(7), 1807058.</w:t>
      </w:r>
    </w:p>
    <w:p w14:paraId="00E76948" w14:textId="77777777" w:rsidR="000D413A" w:rsidRPr="000D413A" w:rsidRDefault="000D413A" w:rsidP="000D413A">
      <w:pPr>
        <w:pStyle w:val="EndNoteBibliography"/>
      </w:pPr>
      <w:r w:rsidRPr="000D413A">
        <w:t>Zhao, X., Hua, Q., Yu, R., Zhang, Y., Pan, C., 2015. Flexible, Stretchable and Wearable Multifunctional Sensor Array as Artificial Electronic Skin for Static and Dynamic Strain Mapping. Advanced Electronic Materials 1(7), 1500142.</w:t>
      </w:r>
    </w:p>
    <w:p w14:paraId="1ACBBF04" w14:textId="488712C2"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66A9F623" w:rsidR="0056100A" w:rsidRDefault="002447A3" w:rsidP="00861C12">
      <w:pPr>
        <w:spacing w:after="0" w:line="240" w:lineRule="auto"/>
        <w:contextualSpacing/>
        <w:jc w:val="center"/>
      </w:pPr>
      <w:r>
        <w:rPr>
          <w:noProof/>
        </w:rPr>
        <w:lastRenderedPageBreak/>
        <w:drawing>
          <wp:inline distT="0" distB="0" distL="0" distR="0" wp14:anchorId="0C3DC74E" wp14:editId="2A14450E">
            <wp:extent cx="4643895" cy="4254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53468" cy="4263075"/>
                    </a:xfrm>
                    <a:prstGeom prst="rect">
                      <a:avLst/>
                    </a:prstGeom>
                    <a:noFill/>
                  </pic:spPr>
                </pic:pic>
              </a:graphicData>
            </a:graphic>
          </wp:inline>
        </w:drawing>
      </w:r>
    </w:p>
    <w:p w14:paraId="5B5E3431" w14:textId="14D05C23" w:rsidR="0056100A" w:rsidRDefault="0056100A" w:rsidP="00F14FF3">
      <w:pPr>
        <w:spacing w:after="0" w:line="240" w:lineRule="auto"/>
        <w:contextualSpacing/>
      </w:pPr>
    </w:p>
    <w:p w14:paraId="186B78F1" w14:textId="63B98D2F" w:rsidR="0056100A" w:rsidRDefault="0056100A" w:rsidP="00F14FF3">
      <w:pPr>
        <w:spacing w:after="0" w:line="240" w:lineRule="auto"/>
        <w:contextualSpacing/>
      </w:pPr>
      <w:r w:rsidRPr="0056100A">
        <w:rPr>
          <w:b/>
          <w:bCs/>
        </w:rPr>
        <w:t>Fig. 1. Wearable sensor gloves using different sensor technology.</w:t>
      </w:r>
      <w:r w:rsidRPr="0056100A">
        <w:t xml:space="preserve"> (A) Glove with strain sensors made from a silver nanowire layer </w:t>
      </w:r>
      <w:r w:rsidR="00161C9E">
        <w:fldChar w:fldCharType="begin"/>
      </w:r>
      <w:r w:rsidR="00161C9E">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161C9E">
        <w:fldChar w:fldCharType="separate"/>
      </w:r>
      <w:r w:rsidR="00161C9E">
        <w:rPr>
          <w:noProof/>
        </w:rPr>
        <w:t>(Chen et al. 2016)</w:t>
      </w:r>
      <w:r w:rsidR="00161C9E">
        <w:fldChar w:fldCharType="end"/>
      </w:r>
      <w:r w:rsidR="00161C9E">
        <w:t xml:space="preserve"> </w:t>
      </w:r>
      <w:r w:rsidRPr="0056100A">
        <w:t xml:space="preserve">(B)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w:t>
      </w:r>
      <w:proofErr w:type="spellStart"/>
      <w:r w:rsidRPr="0056100A">
        <w:t>gallinstan</w:t>
      </w:r>
      <w:proofErr w:type="spellEnd"/>
      <w:r w:rsidRPr="0056100A">
        <w:t xml:space="preserve">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w:t>
      </w:r>
      <w:proofErr w:type="spellStart"/>
      <w:r w:rsidRPr="0056100A">
        <w:t>Ecoflex</w:t>
      </w:r>
      <w:proofErr w:type="spellEnd"/>
      <w:r w:rsidRPr="0056100A">
        <w:t xml:space="preserve">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w:t>
      </w:r>
      <w:proofErr w:type="spellStart"/>
      <w:r w:rsidRPr="0056100A">
        <w:t>Ti</w:t>
      </w:r>
      <w:proofErr w:type="spellEnd"/>
      <w:r w:rsidRPr="0056100A">
        <w:t xml:space="preserve">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36A82BF9" w14:textId="6CABD31C" w:rsidR="0056100A" w:rsidRDefault="0056100A" w:rsidP="00F14FF3">
      <w:pPr>
        <w:spacing w:after="0" w:line="240" w:lineRule="auto"/>
        <w:contextualSpacing/>
      </w:pPr>
    </w:p>
    <w:p w14:paraId="16CEC958" w14:textId="160EE54D" w:rsidR="0056100A" w:rsidRDefault="0056100A">
      <w:r>
        <w:br w:type="page"/>
      </w:r>
    </w:p>
    <w:p w14:paraId="547F7484" w14:textId="11C36377" w:rsidR="0056100A" w:rsidRDefault="002D5409" w:rsidP="00861C12">
      <w:pPr>
        <w:spacing w:after="0" w:line="240" w:lineRule="auto"/>
        <w:contextualSpacing/>
        <w:jc w:val="center"/>
      </w:pPr>
      <w:r>
        <w:rPr>
          <w:noProof/>
        </w:rPr>
        <w:lastRenderedPageBreak/>
        <w:drawing>
          <wp:inline distT="0" distB="0" distL="0" distR="0" wp14:anchorId="19CA1399" wp14:editId="70598DC2">
            <wp:extent cx="5283835" cy="4145009"/>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3968" cy="4152958"/>
                    </a:xfrm>
                    <a:prstGeom prst="rect">
                      <a:avLst/>
                    </a:prstGeom>
                    <a:noFill/>
                  </pic:spPr>
                </pic:pic>
              </a:graphicData>
            </a:graphic>
          </wp:inline>
        </w:drawing>
      </w:r>
    </w:p>
    <w:p w14:paraId="1257AF41" w14:textId="2776DDE5" w:rsidR="0056100A" w:rsidRDefault="0056100A" w:rsidP="00F14FF3">
      <w:pPr>
        <w:spacing w:after="0" w:line="240" w:lineRule="auto"/>
        <w:contextualSpacing/>
      </w:pPr>
    </w:p>
    <w:p w14:paraId="162B5FE1" w14:textId="788A3004"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Glove with t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Glove with temperature sensor made with </w:t>
      </w:r>
      <w:proofErr w:type="spellStart"/>
      <w:r w:rsidRPr="0056100A">
        <w:t>Ti</w:t>
      </w:r>
      <w:proofErr w:type="spellEnd"/>
      <w:r w:rsidRPr="0056100A">
        <w:t xml:space="preserve">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Glove with 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Glove with strain sensors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Glove with strain sensors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Glove with strain sensors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Glove with pressure sensors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Glove with pressure sensors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Glove with pressure sensors made</w:t>
      </w:r>
      <w:r w:rsidR="000D413A">
        <w:t xml:space="preserve"> with an air dielectrics for transparent and wearable pressure sensor array </w:t>
      </w:r>
      <w:r w:rsidR="000D413A">
        <w:fldChar w:fldCharType="begin"/>
      </w:r>
      <w:r w:rsidR="000D413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755DDFF4" w:rsidR="0056100A" w:rsidRDefault="00861C12" w:rsidP="00861C12">
      <w:pPr>
        <w:spacing w:after="0" w:line="240" w:lineRule="auto"/>
        <w:contextualSpacing/>
        <w:jc w:val="center"/>
      </w:pPr>
      <w:r>
        <w:rPr>
          <w:noProof/>
        </w:rPr>
        <w:drawing>
          <wp:inline distT="0" distB="0" distL="0" distR="0" wp14:anchorId="145DC933" wp14:editId="051A4E80">
            <wp:extent cx="4928847" cy="3862084"/>
            <wp:effectExtent l="0" t="0" r="571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8995" cy="3870036"/>
                    </a:xfrm>
                    <a:prstGeom prst="rect">
                      <a:avLst/>
                    </a:prstGeom>
                    <a:noFill/>
                  </pic:spPr>
                </pic:pic>
              </a:graphicData>
            </a:graphic>
          </wp:inline>
        </w:drawing>
      </w:r>
    </w:p>
    <w:p w14:paraId="2D659079" w14:textId="2C643D1D" w:rsidR="00861C12" w:rsidRDefault="00861C12" w:rsidP="00861C12">
      <w:pPr>
        <w:spacing w:after="0" w:line="240" w:lineRule="auto"/>
        <w:contextualSpacing/>
        <w:jc w:val="center"/>
      </w:pPr>
    </w:p>
    <w:p w14:paraId="1C893C22" w14:textId="0B2DF301"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proofErr w:type="spellStart"/>
      <w:r w:rsidR="00406EA0">
        <w:t>MoCap</w:t>
      </w:r>
      <w:proofErr w:type="spellEnd"/>
      <w:r w:rsidR="00406EA0">
        <w:t xml:space="preserve"> Pro </w:t>
      </w:r>
      <w:proofErr w:type="spellStart"/>
      <w:r w:rsidR="00406EA0">
        <w:t>SuperSplay</w:t>
      </w:r>
      <w:proofErr w:type="spellEnd"/>
      <w:r w:rsidR="00406EA0">
        <w:t xml:space="preserve"> gloves image courtesy of </w:t>
      </w:r>
      <w:proofErr w:type="spellStart"/>
      <w:r w:rsidR="00406EA0">
        <w:t>StretchSense</w:t>
      </w:r>
      <w:proofErr w:type="spellEnd"/>
      <w:r w:rsidR="00406EA0">
        <w:t xml:space="preserv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Copyright Anthrotronix.com) (E) </w:t>
      </w:r>
      <w:r w:rsidR="00942EE3">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942EE3">
        <w:fldChar w:fldCharType="separate"/>
      </w:r>
      <w:r w:rsidR="00942EE3">
        <w:rPr>
          <w:noProof/>
        </w:rPr>
        <w:t>(Flexpoint 2021)</w:t>
      </w:r>
      <w:r w:rsidR="00942EE3">
        <w:fldChar w:fldCharType="end"/>
      </w:r>
      <w:r w:rsidRPr="00861C12">
        <w:t xml:space="preserve"> (F)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G) (Copyright NeofectUSA.com) (H)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I)</w:t>
      </w:r>
      <w:r w:rsidR="0053360E">
        <w:t xml:space="preserve"> </w:t>
      </w:r>
      <w:r w:rsidR="0053360E">
        <w:fldChar w:fldCharType="begin"/>
      </w:r>
      <w:r w:rsidR="0070279B">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53360E">
        <w:fldChar w:fldCharType="separate"/>
      </w:r>
      <w:r w:rsidR="0053360E">
        <w:rPr>
          <w:noProof/>
        </w:rPr>
        <w:t>(PPS 2021a)</w:t>
      </w:r>
      <w:r w:rsidR="0053360E">
        <w:fldChar w:fldCharType="end"/>
      </w:r>
      <w:r w:rsidRPr="00861C12">
        <w:t xml:space="preserve"> (J)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K) (Copyright Holik.cz) (L)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M)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N)</w:t>
      </w:r>
      <w:r w:rsidR="006F34FC">
        <w:t xml:space="preserve"> </w:t>
      </w:r>
      <w:r w:rsidR="006F34FC" w:rsidRPr="006F34FC">
        <w:t xml:space="preserve">MANUS Prime II Haptic </w:t>
      </w:r>
      <w:r w:rsidR="006F34FC">
        <w:t>G</w:t>
      </w:r>
      <w:r w:rsidR="006F34FC" w:rsidRPr="006F34FC">
        <w:t>love</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O) </w:t>
      </w:r>
      <w:r w:rsidR="00177E66">
        <w:fldChar w:fldCharType="begin"/>
      </w:r>
      <w:r w:rsidR="00177E66">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77E66">
        <w:fldChar w:fldCharType="separate"/>
      </w:r>
      <w:r w:rsidR="00177E66">
        <w:rPr>
          <w:noProof/>
        </w:rPr>
        <w:t>(5DT 2021)</w:t>
      </w:r>
      <w:r w:rsidR="00177E66">
        <w:fldChar w:fldCharType="end"/>
      </w:r>
      <w:r w:rsidRPr="00861C12">
        <w:t xml:space="preserve"> (P)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5F593BAE" w:rsidR="00703ED2" w:rsidRDefault="005374D5" w:rsidP="005374D5">
      <w:pPr>
        <w:spacing w:after="0" w:line="240" w:lineRule="auto"/>
        <w:contextualSpacing/>
        <w:jc w:val="center"/>
      </w:pPr>
      <w:r>
        <w:rPr>
          <w:noProof/>
        </w:rPr>
        <w:lastRenderedPageBreak/>
        <w:drawing>
          <wp:inline distT="0" distB="0" distL="0" distR="0" wp14:anchorId="438F6E9D" wp14:editId="6C384E2B">
            <wp:extent cx="49423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4145" cy="3742694"/>
                    </a:xfrm>
                    <a:prstGeom prst="rect">
                      <a:avLst/>
                    </a:prstGeom>
                    <a:noFill/>
                  </pic:spPr>
                </pic:pic>
              </a:graphicData>
            </a:graphic>
          </wp:inline>
        </w:drawing>
      </w:r>
    </w:p>
    <w:p w14:paraId="7D536005" w14:textId="0297898B" w:rsidR="005374D5" w:rsidRDefault="005374D5" w:rsidP="00861C12">
      <w:pPr>
        <w:spacing w:after="0" w:line="240" w:lineRule="auto"/>
        <w:contextualSpacing/>
      </w:pPr>
    </w:p>
    <w:p w14:paraId="0A84585D" w14:textId="094D336C"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1D4B60F2"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item&gt;71&lt;/item&gt;&lt;/record-ids&gt;&lt;/item&gt;&lt;/Libraries&gt;"/>
  </w:docVars>
  <w:rsids>
    <w:rsidRoot w:val="0017405B"/>
    <w:rsid w:val="00001EE6"/>
    <w:rsid w:val="0003610C"/>
    <w:rsid w:val="00046953"/>
    <w:rsid w:val="0006502E"/>
    <w:rsid w:val="00080C92"/>
    <w:rsid w:val="000864E2"/>
    <w:rsid w:val="00091630"/>
    <w:rsid w:val="000A4703"/>
    <w:rsid w:val="000C6F29"/>
    <w:rsid w:val="000D413A"/>
    <w:rsid w:val="000E4C17"/>
    <w:rsid w:val="000E52AF"/>
    <w:rsid w:val="000F0679"/>
    <w:rsid w:val="000F5A0D"/>
    <w:rsid w:val="000F6EF2"/>
    <w:rsid w:val="000F7894"/>
    <w:rsid w:val="00136EC0"/>
    <w:rsid w:val="0015302C"/>
    <w:rsid w:val="001572D7"/>
    <w:rsid w:val="00161C9E"/>
    <w:rsid w:val="00172642"/>
    <w:rsid w:val="0017405B"/>
    <w:rsid w:val="00177E66"/>
    <w:rsid w:val="00184E78"/>
    <w:rsid w:val="001A78BE"/>
    <w:rsid w:val="00201544"/>
    <w:rsid w:val="00210112"/>
    <w:rsid w:val="00212528"/>
    <w:rsid w:val="0021541F"/>
    <w:rsid w:val="002214CB"/>
    <w:rsid w:val="002447A3"/>
    <w:rsid w:val="00263035"/>
    <w:rsid w:val="00283FDC"/>
    <w:rsid w:val="00296ACD"/>
    <w:rsid w:val="002A6BE3"/>
    <w:rsid w:val="002B5985"/>
    <w:rsid w:val="002D5409"/>
    <w:rsid w:val="002E0B7E"/>
    <w:rsid w:val="002E63A8"/>
    <w:rsid w:val="002F4D36"/>
    <w:rsid w:val="003175EA"/>
    <w:rsid w:val="00343BB5"/>
    <w:rsid w:val="00343FBB"/>
    <w:rsid w:val="00347467"/>
    <w:rsid w:val="0035316B"/>
    <w:rsid w:val="00356395"/>
    <w:rsid w:val="00360B38"/>
    <w:rsid w:val="00365C72"/>
    <w:rsid w:val="00386A3E"/>
    <w:rsid w:val="00394D25"/>
    <w:rsid w:val="0039552C"/>
    <w:rsid w:val="003B545B"/>
    <w:rsid w:val="003C34BA"/>
    <w:rsid w:val="003D585B"/>
    <w:rsid w:val="003E129E"/>
    <w:rsid w:val="003E310F"/>
    <w:rsid w:val="00400AF8"/>
    <w:rsid w:val="00400BA8"/>
    <w:rsid w:val="00406EA0"/>
    <w:rsid w:val="004267E8"/>
    <w:rsid w:val="00430DDC"/>
    <w:rsid w:val="004330B7"/>
    <w:rsid w:val="0045417A"/>
    <w:rsid w:val="00494085"/>
    <w:rsid w:val="004A437F"/>
    <w:rsid w:val="004E086E"/>
    <w:rsid w:val="004F76E2"/>
    <w:rsid w:val="00522D68"/>
    <w:rsid w:val="0053360E"/>
    <w:rsid w:val="005374D5"/>
    <w:rsid w:val="005540B5"/>
    <w:rsid w:val="0055470B"/>
    <w:rsid w:val="0055638F"/>
    <w:rsid w:val="0056100A"/>
    <w:rsid w:val="005778EA"/>
    <w:rsid w:val="00581989"/>
    <w:rsid w:val="005824D6"/>
    <w:rsid w:val="00583C5B"/>
    <w:rsid w:val="005860D7"/>
    <w:rsid w:val="00595DB3"/>
    <w:rsid w:val="005A0418"/>
    <w:rsid w:val="005A3932"/>
    <w:rsid w:val="005C6A8F"/>
    <w:rsid w:val="005D53DA"/>
    <w:rsid w:val="005F3A46"/>
    <w:rsid w:val="00603811"/>
    <w:rsid w:val="00625D5B"/>
    <w:rsid w:val="006335C5"/>
    <w:rsid w:val="00635637"/>
    <w:rsid w:val="006379B3"/>
    <w:rsid w:val="00642C9F"/>
    <w:rsid w:val="00676955"/>
    <w:rsid w:val="006A01BD"/>
    <w:rsid w:val="006B5271"/>
    <w:rsid w:val="006C00C0"/>
    <w:rsid w:val="006D4CC8"/>
    <w:rsid w:val="006D7E7F"/>
    <w:rsid w:val="006E0948"/>
    <w:rsid w:val="006E257B"/>
    <w:rsid w:val="006F006C"/>
    <w:rsid w:val="006F34FC"/>
    <w:rsid w:val="0070279B"/>
    <w:rsid w:val="00703ED2"/>
    <w:rsid w:val="00711A39"/>
    <w:rsid w:val="007234A4"/>
    <w:rsid w:val="00725313"/>
    <w:rsid w:val="007315B2"/>
    <w:rsid w:val="00733661"/>
    <w:rsid w:val="00741135"/>
    <w:rsid w:val="00757446"/>
    <w:rsid w:val="00762D46"/>
    <w:rsid w:val="007737A1"/>
    <w:rsid w:val="007927B8"/>
    <w:rsid w:val="007B6881"/>
    <w:rsid w:val="007C0DED"/>
    <w:rsid w:val="007D2599"/>
    <w:rsid w:val="007E0A28"/>
    <w:rsid w:val="007E30A4"/>
    <w:rsid w:val="007E3F37"/>
    <w:rsid w:val="007F6F05"/>
    <w:rsid w:val="00806F13"/>
    <w:rsid w:val="008257B7"/>
    <w:rsid w:val="0084534B"/>
    <w:rsid w:val="00851CCB"/>
    <w:rsid w:val="00861C12"/>
    <w:rsid w:val="00870B59"/>
    <w:rsid w:val="00880A6D"/>
    <w:rsid w:val="008915B0"/>
    <w:rsid w:val="00936858"/>
    <w:rsid w:val="00941740"/>
    <w:rsid w:val="00942EE3"/>
    <w:rsid w:val="00963A6E"/>
    <w:rsid w:val="009664F4"/>
    <w:rsid w:val="00984E74"/>
    <w:rsid w:val="009B2153"/>
    <w:rsid w:val="009B41C2"/>
    <w:rsid w:val="009C6F08"/>
    <w:rsid w:val="00A12811"/>
    <w:rsid w:val="00A227BB"/>
    <w:rsid w:val="00A254AA"/>
    <w:rsid w:val="00A31E06"/>
    <w:rsid w:val="00A32540"/>
    <w:rsid w:val="00A60287"/>
    <w:rsid w:val="00A61B65"/>
    <w:rsid w:val="00A66ED0"/>
    <w:rsid w:val="00A72A35"/>
    <w:rsid w:val="00AA5728"/>
    <w:rsid w:val="00AB0318"/>
    <w:rsid w:val="00AE1993"/>
    <w:rsid w:val="00AF30A8"/>
    <w:rsid w:val="00B01B4B"/>
    <w:rsid w:val="00B02CBF"/>
    <w:rsid w:val="00B05E26"/>
    <w:rsid w:val="00B26FBA"/>
    <w:rsid w:val="00B34AC6"/>
    <w:rsid w:val="00B60211"/>
    <w:rsid w:val="00B6444A"/>
    <w:rsid w:val="00B71BB7"/>
    <w:rsid w:val="00BC005A"/>
    <w:rsid w:val="00BE7E3E"/>
    <w:rsid w:val="00BF36EC"/>
    <w:rsid w:val="00C0184A"/>
    <w:rsid w:val="00C115E8"/>
    <w:rsid w:val="00C7322F"/>
    <w:rsid w:val="00C92472"/>
    <w:rsid w:val="00CA484D"/>
    <w:rsid w:val="00CC04C6"/>
    <w:rsid w:val="00CC1011"/>
    <w:rsid w:val="00CD2BF6"/>
    <w:rsid w:val="00CE4E00"/>
    <w:rsid w:val="00D05633"/>
    <w:rsid w:val="00D17275"/>
    <w:rsid w:val="00D22AAA"/>
    <w:rsid w:val="00D257EA"/>
    <w:rsid w:val="00D300C1"/>
    <w:rsid w:val="00D464AD"/>
    <w:rsid w:val="00D74525"/>
    <w:rsid w:val="00DC23A7"/>
    <w:rsid w:val="00DC33AE"/>
    <w:rsid w:val="00DD392C"/>
    <w:rsid w:val="00DE26D4"/>
    <w:rsid w:val="00DE7FA2"/>
    <w:rsid w:val="00E1325D"/>
    <w:rsid w:val="00E32C69"/>
    <w:rsid w:val="00E47064"/>
    <w:rsid w:val="00E576DB"/>
    <w:rsid w:val="00E81B24"/>
    <w:rsid w:val="00E82E0C"/>
    <w:rsid w:val="00E93CE5"/>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503A6"/>
    <w:rsid w:val="00F80CB5"/>
    <w:rsid w:val="00FB7CE2"/>
    <w:rsid w:val="00FC0B77"/>
    <w:rsid w:val="00FC5E3E"/>
    <w:rsid w:val="00FD3C08"/>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pn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pn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8</TotalTime>
  <Pages>22</Pages>
  <Words>23826</Words>
  <Characters>135813</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Carl Demolder</cp:lastModifiedBy>
  <cp:revision>4</cp:revision>
  <dcterms:created xsi:type="dcterms:W3CDTF">2021-02-09T16:35:00Z</dcterms:created>
  <dcterms:modified xsi:type="dcterms:W3CDTF">2021-02-10T00:43:00Z</dcterms:modified>
</cp:coreProperties>
</file>